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B205A8" w14:textId="77777777" w:rsidR="0033382F" w:rsidRDefault="00C14A98" w:rsidP="00607A53">
      <w:pPr>
        <w:spacing w:line="480" w:lineRule="auto"/>
        <w:jc w:val="center"/>
        <w:rPr>
          <w:b/>
          <w:sz w:val="24"/>
          <w:szCs w:val="24"/>
          <w:lang w:val="en-CA"/>
        </w:rPr>
      </w:pPr>
      <w:r w:rsidRPr="00607A53">
        <w:rPr>
          <w:b/>
          <w:sz w:val="24"/>
          <w:szCs w:val="24"/>
          <w:lang w:val="en-CA"/>
        </w:rPr>
        <w:t>The evolution of kin preference</w:t>
      </w:r>
      <w:r w:rsidR="00C51D6C">
        <w:rPr>
          <w:b/>
          <w:sz w:val="24"/>
          <w:szCs w:val="24"/>
          <w:lang w:val="en-CA"/>
        </w:rPr>
        <w:t>s and the kin composition of social groups</w:t>
      </w:r>
    </w:p>
    <w:p w14:paraId="0007801F" w14:textId="0CB9D542" w:rsidR="00C51D6C" w:rsidRDefault="0033382F" w:rsidP="00607A53">
      <w:pPr>
        <w:spacing w:line="480" w:lineRule="auto"/>
        <w:jc w:val="center"/>
        <w:rPr>
          <w:b/>
          <w:sz w:val="24"/>
          <w:szCs w:val="24"/>
          <w:lang w:val="en-CA"/>
        </w:rPr>
      </w:pPr>
      <w:proofErr w:type="gramStart"/>
      <w:r>
        <w:rPr>
          <w:b/>
          <w:sz w:val="24"/>
          <w:szCs w:val="24"/>
          <w:lang w:val="en-CA"/>
        </w:rPr>
        <w:t>v</w:t>
      </w:r>
      <w:proofErr w:type="gramEnd"/>
      <w:r>
        <w:rPr>
          <w:b/>
          <w:sz w:val="24"/>
          <w:szCs w:val="24"/>
          <w:lang w:val="en-CA"/>
        </w:rPr>
        <w:t xml:space="preserve">. 13 Feb 2013, for </w:t>
      </w:r>
      <w:proofErr w:type="spellStart"/>
      <w:r>
        <w:rPr>
          <w:b/>
          <w:sz w:val="24"/>
          <w:szCs w:val="24"/>
          <w:lang w:val="en-CA"/>
        </w:rPr>
        <w:t>Avilés</w:t>
      </w:r>
      <w:proofErr w:type="spellEnd"/>
      <w:r>
        <w:rPr>
          <w:b/>
          <w:sz w:val="24"/>
          <w:szCs w:val="24"/>
          <w:lang w:val="en-CA"/>
        </w:rPr>
        <w:t xml:space="preserve"> lab meeting</w:t>
      </w:r>
      <w:r w:rsidR="00607A53" w:rsidRPr="00607A53">
        <w:rPr>
          <w:b/>
          <w:sz w:val="24"/>
          <w:szCs w:val="24"/>
          <w:lang w:val="en-CA"/>
        </w:rPr>
        <w:t xml:space="preserve"> </w:t>
      </w:r>
    </w:p>
    <w:p w14:paraId="71D4E590" w14:textId="561C16EB" w:rsidR="00C72483" w:rsidRPr="00607A53" w:rsidRDefault="00C51D6C" w:rsidP="00607A53">
      <w:pPr>
        <w:spacing w:line="480" w:lineRule="auto"/>
        <w:jc w:val="center"/>
        <w:rPr>
          <w:b/>
          <w:sz w:val="24"/>
          <w:szCs w:val="24"/>
          <w:lang w:val="en-CA"/>
        </w:rPr>
      </w:pPr>
      <w:r>
        <w:rPr>
          <w:b/>
          <w:sz w:val="24"/>
          <w:szCs w:val="24"/>
          <w:lang w:val="en-CA"/>
        </w:rPr>
        <w:t xml:space="preserve">L. </w:t>
      </w:r>
      <w:r w:rsidR="00607A53" w:rsidRPr="00607A53">
        <w:rPr>
          <w:b/>
          <w:sz w:val="24"/>
          <w:szCs w:val="24"/>
          <w:lang w:val="en-CA"/>
        </w:rPr>
        <w:t>Aviles</w:t>
      </w:r>
      <w:r>
        <w:rPr>
          <w:b/>
          <w:sz w:val="24"/>
          <w:szCs w:val="24"/>
          <w:lang w:val="en-CA"/>
        </w:rPr>
        <w:t xml:space="preserve">, J. </w:t>
      </w:r>
      <w:proofErr w:type="spellStart"/>
      <w:r>
        <w:rPr>
          <w:b/>
          <w:sz w:val="24"/>
          <w:szCs w:val="24"/>
          <w:lang w:val="en-CA"/>
        </w:rPr>
        <w:t>García</w:t>
      </w:r>
      <w:proofErr w:type="spellEnd"/>
      <w:r>
        <w:rPr>
          <w:b/>
          <w:sz w:val="24"/>
          <w:szCs w:val="24"/>
          <w:lang w:val="en-CA"/>
        </w:rPr>
        <w:t>, and R. Sharpe</w:t>
      </w:r>
    </w:p>
    <w:p w14:paraId="0F77C478" w14:textId="77777777" w:rsidR="00BC7068" w:rsidRDefault="00BC7068" w:rsidP="000315B5">
      <w:pPr>
        <w:spacing w:line="480" w:lineRule="auto"/>
        <w:rPr>
          <w:b/>
          <w:lang w:val="en-CA"/>
        </w:rPr>
      </w:pPr>
      <w:r w:rsidRPr="00BC7068">
        <w:rPr>
          <w:b/>
          <w:lang w:val="en-CA"/>
        </w:rPr>
        <w:t>Abstract</w:t>
      </w:r>
    </w:p>
    <w:p w14:paraId="00B8EC84" w14:textId="77777777" w:rsidR="00F2596E" w:rsidRDefault="00C14A98" w:rsidP="00F2596E">
      <w:pPr>
        <w:spacing w:line="480" w:lineRule="auto"/>
        <w:rPr>
          <w:lang w:val="en-CA"/>
        </w:rPr>
      </w:pPr>
      <w:r>
        <w:rPr>
          <w:lang w:val="en-CA"/>
        </w:rPr>
        <w:t xml:space="preserve">Using an individual-based, </w:t>
      </w:r>
      <w:r w:rsidR="00611A31">
        <w:rPr>
          <w:lang w:val="en-CA"/>
        </w:rPr>
        <w:t>genetically explicit model we explore the</w:t>
      </w:r>
      <w:r w:rsidR="00F2596E">
        <w:rPr>
          <w:lang w:val="en-CA"/>
        </w:rPr>
        <w:t xml:space="preserve"> co-evolution</w:t>
      </w:r>
      <w:r w:rsidR="00611A31">
        <w:rPr>
          <w:lang w:val="en-CA"/>
        </w:rPr>
        <w:t xml:space="preserve"> of </w:t>
      </w:r>
      <w:r w:rsidR="00F2596E">
        <w:rPr>
          <w:lang w:val="en-CA"/>
        </w:rPr>
        <w:t xml:space="preserve">cooperation </w:t>
      </w:r>
      <w:r>
        <w:rPr>
          <w:lang w:val="en-CA"/>
        </w:rPr>
        <w:t xml:space="preserve">and </w:t>
      </w:r>
      <w:r w:rsidR="00611A31">
        <w:rPr>
          <w:lang w:val="en-CA"/>
        </w:rPr>
        <w:t>kin</w:t>
      </w:r>
      <w:r w:rsidR="00CC04AA">
        <w:rPr>
          <w:lang w:val="en-CA"/>
        </w:rPr>
        <w:t xml:space="preserve"> preference</w:t>
      </w:r>
      <w:r w:rsidR="00F2596E">
        <w:rPr>
          <w:lang w:val="en-CA"/>
        </w:rPr>
        <w:t>, and hence kin composition of social groups.  We find that the parameter that has the larges</w:t>
      </w:r>
      <w:r w:rsidR="00992DFD">
        <w:rPr>
          <w:lang w:val="en-CA"/>
        </w:rPr>
        <w:t>t effect on the kin composition of social groups is the</w:t>
      </w:r>
      <w:r>
        <w:rPr>
          <w:lang w:val="en-CA"/>
        </w:rPr>
        <w:t xml:space="preserve"> species fecundity, which</w:t>
      </w:r>
      <w:r w:rsidR="00992DFD">
        <w:rPr>
          <w:lang w:val="en-CA"/>
        </w:rPr>
        <w:t xml:space="preserve"> explains </w:t>
      </w:r>
      <w:r>
        <w:rPr>
          <w:lang w:val="en-CA"/>
        </w:rPr>
        <w:t>almost</w:t>
      </w:r>
      <w:r w:rsidR="00992DFD">
        <w:rPr>
          <w:lang w:val="en-CA"/>
        </w:rPr>
        <w:t xml:space="preserve"> 90% of the </w:t>
      </w:r>
      <w:r w:rsidR="00607A53">
        <w:rPr>
          <w:lang w:val="en-CA"/>
        </w:rPr>
        <w:t>variance in</w:t>
      </w:r>
      <w:r>
        <w:rPr>
          <w:lang w:val="en-CA"/>
        </w:rPr>
        <w:t xml:space="preserve"> kin preference, and therefore group relatedness </w:t>
      </w:r>
      <w:r w:rsidR="00992DFD">
        <w:rPr>
          <w:lang w:val="en-CA"/>
        </w:rPr>
        <w:t>observed.  The group carrying capacity only had a minor influence on the level of kin preference that evolves</w:t>
      </w:r>
      <w:r w:rsidR="00F2596E" w:rsidRPr="00F2596E">
        <w:rPr>
          <w:lang w:val="en-CA"/>
        </w:rPr>
        <w:t xml:space="preserve"> </w:t>
      </w:r>
      <w:r w:rsidR="00992DFD">
        <w:rPr>
          <w:lang w:val="en-CA"/>
        </w:rPr>
        <w:t>e</w:t>
      </w:r>
      <w:r w:rsidR="00C06F49">
        <w:rPr>
          <w:lang w:val="en-CA"/>
        </w:rPr>
        <w:t xml:space="preserve">xcept if the fecundity is low, </w:t>
      </w:r>
      <w:r w:rsidR="00992DFD">
        <w:rPr>
          <w:lang w:val="en-CA"/>
        </w:rPr>
        <w:t>the carrying capacity very high and the cost of cooperation high</w:t>
      </w:r>
      <w:r w:rsidR="00C06F49">
        <w:rPr>
          <w:lang w:val="en-CA"/>
        </w:rPr>
        <w:t>. In this</w:t>
      </w:r>
      <w:r w:rsidR="00992DFD">
        <w:rPr>
          <w:lang w:val="en-CA"/>
        </w:rPr>
        <w:t xml:space="preserve"> case high levels of cooperation did not evolve and kin preference </w:t>
      </w:r>
      <w:r w:rsidR="00C06F49">
        <w:rPr>
          <w:lang w:val="en-CA"/>
        </w:rPr>
        <w:t>remained</w:t>
      </w:r>
      <w:r w:rsidR="00992DFD">
        <w:rPr>
          <w:lang w:val="en-CA"/>
        </w:rPr>
        <w:t xml:space="preserve"> low. </w:t>
      </w:r>
    </w:p>
    <w:p w14:paraId="51562AEA" w14:textId="77777777" w:rsidR="00BC7068" w:rsidRDefault="00BC7068" w:rsidP="00F2596E">
      <w:pPr>
        <w:spacing w:line="480" w:lineRule="auto"/>
        <w:rPr>
          <w:b/>
          <w:lang w:val="en-CA"/>
        </w:rPr>
      </w:pPr>
      <w:commentRangeStart w:id="0"/>
      <w:commentRangeStart w:id="1"/>
      <w:r w:rsidRPr="00BC7068">
        <w:rPr>
          <w:b/>
          <w:lang w:val="en-CA"/>
        </w:rPr>
        <w:t>Introduction</w:t>
      </w:r>
      <w:commentRangeEnd w:id="0"/>
      <w:r w:rsidR="00B4579D">
        <w:rPr>
          <w:rStyle w:val="CommentReference"/>
        </w:rPr>
        <w:commentReference w:id="0"/>
      </w:r>
      <w:commentRangeEnd w:id="1"/>
      <w:r w:rsidR="00516CD1">
        <w:rPr>
          <w:rStyle w:val="CommentReference"/>
        </w:rPr>
        <w:commentReference w:id="1"/>
      </w:r>
    </w:p>
    <w:p w14:paraId="08071D13" w14:textId="6BC9FB42" w:rsidR="003854B2" w:rsidRDefault="002858C6" w:rsidP="00E541E2">
      <w:pPr>
        <w:spacing w:line="480" w:lineRule="auto"/>
        <w:ind w:firstLine="720"/>
        <w:rPr>
          <w:ins w:id="2" w:author="Ruth" w:date="2013-02-22T14:31:00Z"/>
          <w:lang w:val="en-CA"/>
        </w:rPr>
      </w:pPr>
      <w:r w:rsidRPr="00742A54">
        <w:rPr>
          <w:lang w:val="en-CA"/>
        </w:rPr>
        <w:t xml:space="preserve">It has long been recognized that high levels of relatedness allow the evolution of costly altruistic behaviours (refs).  </w:t>
      </w:r>
      <w:r w:rsidR="00742A54" w:rsidRPr="00742A54">
        <w:rPr>
          <w:lang w:val="en-CA"/>
        </w:rPr>
        <w:t>Therefore o</w:t>
      </w:r>
      <w:r w:rsidRPr="00742A54">
        <w:rPr>
          <w:lang w:val="en-CA"/>
        </w:rPr>
        <w:t xml:space="preserve">ne might expect that, given a choice, social groups will tend to </w:t>
      </w:r>
      <w:r w:rsidR="0010156E" w:rsidRPr="00742A54">
        <w:rPr>
          <w:lang w:val="en-CA"/>
        </w:rPr>
        <w:t>be formed</w:t>
      </w:r>
      <w:r w:rsidRPr="00742A54">
        <w:rPr>
          <w:lang w:val="en-CA"/>
        </w:rPr>
        <w:t xml:space="preserve"> </w:t>
      </w:r>
      <w:r w:rsidR="0010156E" w:rsidRPr="00742A54">
        <w:rPr>
          <w:lang w:val="en-CA"/>
        </w:rPr>
        <w:t>with</w:t>
      </w:r>
      <w:r w:rsidRPr="00742A54">
        <w:rPr>
          <w:lang w:val="en-CA"/>
        </w:rPr>
        <w:t xml:space="preserve"> close relatives.  </w:t>
      </w:r>
      <w:ins w:id="3" w:author="Ruth" w:date="2013-02-22T14:31:00Z">
        <w:r w:rsidR="005935E8">
          <w:rPr>
            <w:lang w:val="en-CA"/>
          </w:rPr>
          <w:t>However</w:t>
        </w:r>
      </w:ins>
      <w:ins w:id="4" w:author="Ruth" w:date="2013-05-15T19:14:00Z">
        <w:r w:rsidR="00F74429">
          <w:rPr>
            <w:lang w:val="en-CA"/>
          </w:rPr>
          <w:t>,</w:t>
        </w:r>
      </w:ins>
      <w:ins w:id="5" w:author="Ruth" w:date="2013-02-22T14:31:00Z">
        <w:r w:rsidR="005935E8">
          <w:rPr>
            <w:lang w:val="en-CA"/>
          </w:rPr>
          <w:t xml:space="preserve"> </w:t>
        </w:r>
      </w:ins>
      <w:ins w:id="6" w:author="Ruth" w:date="2013-03-25T16:49:00Z">
        <w:r w:rsidR="00470287">
          <w:rPr>
            <w:lang w:val="en-CA"/>
          </w:rPr>
          <w:t>some studies that measured</w:t>
        </w:r>
      </w:ins>
      <w:ins w:id="7" w:author="Ruth" w:date="2013-02-22T14:31:00Z">
        <w:r w:rsidR="005935E8">
          <w:rPr>
            <w:lang w:val="en-CA"/>
          </w:rPr>
          <w:t xml:space="preserve"> </w:t>
        </w:r>
      </w:ins>
      <w:ins w:id="8" w:author="Ruth" w:date="2013-02-22T14:32:00Z">
        <w:r w:rsidR="005935E8">
          <w:rPr>
            <w:lang w:val="en-CA"/>
          </w:rPr>
          <w:t>intergroup relatedness in social groups found lower levels of relatedness than expected (refs from LA 2004</w:t>
        </w:r>
      </w:ins>
      <w:ins w:id="9" w:author="Ruth" w:date="2013-03-25T16:50:00Z">
        <w:r w:rsidR="00470287">
          <w:rPr>
            <w:lang w:val="en-CA"/>
          </w:rPr>
          <w:t xml:space="preserve">), which suggests that in order to understand the evolution of </w:t>
        </w:r>
      </w:ins>
      <w:ins w:id="10" w:author="Ruth" w:date="2013-03-25T16:51:00Z">
        <w:r w:rsidR="00470287">
          <w:rPr>
            <w:lang w:val="en-CA"/>
          </w:rPr>
          <w:t>group</w:t>
        </w:r>
      </w:ins>
      <w:ins w:id="11" w:author="Ruth" w:date="2013-03-25T16:50:00Z">
        <w:r w:rsidR="00470287">
          <w:rPr>
            <w:lang w:val="en-CA"/>
          </w:rPr>
          <w:t xml:space="preserve"> </w:t>
        </w:r>
      </w:ins>
      <w:ins w:id="12" w:author="Ruth" w:date="2013-03-25T16:51:00Z">
        <w:r w:rsidR="00470287">
          <w:rPr>
            <w:lang w:val="en-CA"/>
          </w:rPr>
          <w:t>living</w:t>
        </w:r>
      </w:ins>
      <w:ins w:id="13" w:author="Ruth" w:date="2013-04-15T13:54:00Z">
        <w:r w:rsidR="001928CC">
          <w:rPr>
            <w:lang w:val="en-CA"/>
          </w:rPr>
          <w:t xml:space="preserve"> it is not sufficient to only </w:t>
        </w:r>
      </w:ins>
      <w:ins w:id="14" w:author="Ruth" w:date="2013-04-15T13:56:00Z">
        <w:r w:rsidR="001928CC">
          <w:rPr>
            <w:lang w:val="en-CA"/>
          </w:rPr>
          <w:t>consider genetic relatedness</w:t>
        </w:r>
      </w:ins>
      <w:ins w:id="15" w:author="Ruth" w:date="2013-05-15T19:14:00Z">
        <w:r w:rsidR="00F74429">
          <w:rPr>
            <w:lang w:val="en-CA"/>
          </w:rPr>
          <w:t>.  W</w:t>
        </w:r>
      </w:ins>
      <w:ins w:id="16" w:author="Ruth" w:date="2013-03-25T16:50:00Z">
        <w:r w:rsidR="00470287">
          <w:rPr>
            <w:lang w:val="en-CA"/>
          </w:rPr>
          <w:t>e also</w:t>
        </w:r>
      </w:ins>
      <w:ins w:id="17" w:author="Ruth" w:date="2013-02-22T14:33:00Z">
        <w:r w:rsidR="005935E8">
          <w:rPr>
            <w:lang w:val="en-CA"/>
          </w:rPr>
          <w:t xml:space="preserve"> need to </w:t>
        </w:r>
      </w:ins>
      <w:ins w:id="18" w:author="Ruth" w:date="2013-02-22T14:34:00Z">
        <w:r w:rsidR="005935E8">
          <w:rPr>
            <w:lang w:val="en-CA"/>
          </w:rPr>
          <w:t>consider</w:t>
        </w:r>
      </w:ins>
      <w:ins w:id="19" w:author="Ruth" w:date="2013-02-22T14:33:00Z">
        <w:r w:rsidR="005935E8">
          <w:rPr>
            <w:lang w:val="en-CA"/>
          </w:rPr>
          <w:t xml:space="preserve"> </w:t>
        </w:r>
      </w:ins>
      <w:ins w:id="20" w:author="Ruth" w:date="2013-02-22T14:34:00Z">
        <w:r w:rsidR="005935E8">
          <w:rPr>
            <w:lang w:val="en-CA"/>
          </w:rPr>
          <w:t>the costs and benefits of group living from an ecological perspective</w:t>
        </w:r>
      </w:ins>
    </w:p>
    <w:p w14:paraId="3EEA759E" w14:textId="77777777" w:rsidR="00DC3395" w:rsidRDefault="00BF5BB7" w:rsidP="00E541E2">
      <w:pPr>
        <w:spacing w:line="480" w:lineRule="auto"/>
        <w:ind w:firstLine="720"/>
        <w:rPr>
          <w:ins w:id="21" w:author="Ruth" w:date="2013-05-15T19:31:00Z"/>
          <w:lang w:val="en-CA"/>
        </w:rPr>
      </w:pPr>
      <w:ins w:id="22" w:author="Ruth" w:date="2013-02-22T14:45:00Z">
        <w:r>
          <w:rPr>
            <w:lang w:val="en-CA"/>
          </w:rPr>
          <w:t>Ultimately</w:t>
        </w:r>
      </w:ins>
      <w:ins w:id="23" w:author="Ruth" w:date="2013-03-25T16:51:00Z">
        <w:r w:rsidR="00706030">
          <w:rPr>
            <w:lang w:val="en-CA"/>
          </w:rPr>
          <w:t xml:space="preserve">, </w:t>
        </w:r>
      </w:ins>
      <w:ins w:id="24" w:author="Ruth" w:date="2013-02-22T14:44:00Z">
        <w:r>
          <w:rPr>
            <w:lang w:val="en-CA"/>
          </w:rPr>
          <w:t xml:space="preserve">individuals form groups because </w:t>
        </w:r>
      </w:ins>
      <w:ins w:id="25" w:author="Ruth" w:date="2013-02-22T14:45:00Z">
        <w:r>
          <w:rPr>
            <w:lang w:val="en-CA"/>
          </w:rPr>
          <w:t xml:space="preserve">their fitness is increased if they are in a group </w:t>
        </w:r>
      </w:ins>
      <w:ins w:id="26" w:author="Ruth" w:date="2013-02-22T14:46:00Z">
        <w:r>
          <w:rPr>
            <w:lang w:val="en-CA"/>
          </w:rPr>
          <w:t>compared</w:t>
        </w:r>
      </w:ins>
      <w:ins w:id="27" w:author="Ruth" w:date="2013-02-22T14:45:00Z">
        <w:r>
          <w:rPr>
            <w:lang w:val="en-CA"/>
          </w:rPr>
          <w:t xml:space="preserve"> to being</w:t>
        </w:r>
      </w:ins>
      <w:ins w:id="28" w:author="Ruth" w:date="2013-04-15T13:56:00Z">
        <w:r w:rsidR="001928CC">
          <w:rPr>
            <w:lang w:val="en-CA"/>
          </w:rPr>
          <w:t xml:space="preserve"> a lone </w:t>
        </w:r>
        <w:proofErr w:type="spellStart"/>
        <w:r w:rsidR="001928CC">
          <w:rPr>
            <w:lang w:val="en-CA"/>
          </w:rPr>
          <w:t>individiual</w:t>
        </w:r>
      </w:ins>
      <w:proofErr w:type="spellEnd"/>
      <w:ins w:id="29" w:author="Ruth" w:date="2013-02-22T14:46:00Z">
        <w:r>
          <w:rPr>
            <w:lang w:val="en-CA"/>
          </w:rPr>
          <w:t xml:space="preserve">. </w:t>
        </w:r>
      </w:ins>
      <w:ins w:id="30" w:author="Ruth" w:date="2013-03-25T16:53:00Z">
        <w:r w:rsidR="00706030">
          <w:rPr>
            <w:lang w:val="en-CA"/>
          </w:rPr>
          <w:t>This can be seen in</w:t>
        </w:r>
      </w:ins>
      <w:ins w:id="31" w:author="Ruth" w:date="2013-02-22T14:47:00Z">
        <w:r>
          <w:rPr>
            <w:lang w:val="en-CA"/>
          </w:rPr>
          <w:t xml:space="preserve"> lion prides where individuals can hunt and catch larger prey then if alone (ref</w:t>
        </w:r>
      </w:ins>
      <w:ins w:id="32" w:author="Ruth" w:date="2013-02-22T14:48:00Z">
        <w:r>
          <w:rPr>
            <w:lang w:val="en-CA"/>
          </w:rPr>
          <w:t>•••)</w:t>
        </w:r>
      </w:ins>
      <w:ins w:id="33" w:author="Ruth" w:date="2013-02-22T14:50:00Z">
        <w:r>
          <w:rPr>
            <w:lang w:val="en-CA"/>
          </w:rPr>
          <w:t xml:space="preserve">, </w:t>
        </w:r>
      </w:ins>
      <w:ins w:id="34" w:author="Ruth" w:date="2013-02-22T14:49:00Z">
        <w:r>
          <w:rPr>
            <w:lang w:val="en-CA"/>
          </w:rPr>
          <w:t xml:space="preserve"> flocks of birds where more eyes means a greater chance of spotting a food source</w:t>
        </w:r>
      </w:ins>
      <w:ins w:id="35" w:author="Ruth" w:date="2013-02-22T14:50:00Z">
        <w:r>
          <w:rPr>
            <w:lang w:val="en-CA"/>
          </w:rPr>
          <w:t xml:space="preserve"> or </w:t>
        </w:r>
      </w:ins>
      <w:proofErr w:type="spellStart"/>
      <w:ins w:id="36" w:author="Ruth" w:date="2013-02-22T14:59:00Z">
        <w:r w:rsidR="00F84EA5">
          <w:rPr>
            <w:lang w:val="en-CA"/>
          </w:rPr>
          <w:t>meerkat</w:t>
        </w:r>
      </w:ins>
      <w:proofErr w:type="spellEnd"/>
      <w:ins w:id="37" w:author="Ruth" w:date="2013-02-22T14:50:00Z">
        <w:r>
          <w:rPr>
            <w:lang w:val="en-CA"/>
          </w:rPr>
          <w:t xml:space="preserve"> </w:t>
        </w:r>
      </w:ins>
      <w:ins w:id="38" w:author="Ruth" w:date="2013-02-22T14:51:00Z">
        <w:r>
          <w:rPr>
            <w:lang w:val="en-CA"/>
          </w:rPr>
          <w:t>groups</w:t>
        </w:r>
      </w:ins>
      <w:ins w:id="39" w:author="Ruth" w:date="2013-02-22T14:50:00Z">
        <w:r>
          <w:rPr>
            <w:lang w:val="en-CA"/>
          </w:rPr>
          <w:t xml:space="preserve"> </w:t>
        </w:r>
      </w:ins>
      <w:ins w:id="40" w:author="Ruth" w:date="2013-02-22T14:51:00Z">
        <w:r>
          <w:rPr>
            <w:lang w:val="en-CA"/>
          </w:rPr>
          <w:t>where individuals in the group gain increases protection from predators (refs •••)</w:t>
        </w:r>
      </w:ins>
      <w:ins w:id="41" w:author="Ruth" w:date="2013-03-25T16:54:00Z">
        <w:r w:rsidR="00706030">
          <w:rPr>
            <w:lang w:val="en-CA"/>
          </w:rPr>
          <w:t xml:space="preserve"> or the colonization of harsh environment </w:t>
        </w:r>
      </w:ins>
      <w:ins w:id="42" w:author="Ruth" w:date="2013-05-15T19:14:00Z">
        <w:r w:rsidR="00F74429">
          <w:rPr>
            <w:lang w:val="en-CA"/>
          </w:rPr>
          <w:t xml:space="preserve">such as social spiders </w:t>
        </w:r>
      </w:ins>
      <w:ins w:id="43" w:author="Ruth" w:date="2013-05-15T19:30:00Z">
        <w:r w:rsidR="00DC3395">
          <w:rPr>
            <w:lang w:val="en-CA"/>
          </w:rPr>
          <w:t>which</w:t>
        </w:r>
        <w:r w:rsidR="00DC3395">
          <w:rPr>
            <w:lang w:val="en-CA"/>
          </w:rPr>
          <w:t xml:space="preserve"> are able to capture prey far too large for </w:t>
        </w:r>
        <w:r w:rsidR="00DC3395">
          <w:rPr>
            <w:lang w:val="en-CA"/>
          </w:rPr>
          <w:lastRenderedPageBreak/>
          <w:t>them to capture individually, thus allowing them to colonize habitats that they wouldn’t be able to if solitary (Various references ••••)</w:t>
        </w:r>
      </w:ins>
      <w:ins w:id="44" w:author="Ruth" w:date="2013-05-15T19:31:00Z">
        <w:r w:rsidR="00DC3395">
          <w:rPr>
            <w:lang w:val="en-CA"/>
          </w:rPr>
          <w:t>.</w:t>
        </w:r>
      </w:ins>
    </w:p>
    <w:p w14:paraId="123ABB0F" w14:textId="43AF119B" w:rsidR="006C4D84" w:rsidRDefault="002D7E57" w:rsidP="00E541E2">
      <w:pPr>
        <w:spacing w:line="480" w:lineRule="auto"/>
        <w:ind w:firstLine="720"/>
        <w:rPr>
          <w:ins w:id="45" w:author="Ruth" w:date="2013-02-22T15:18:00Z"/>
          <w:lang w:val="en-CA"/>
        </w:rPr>
      </w:pPr>
      <w:ins w:id="46" w:author="Ruth" w:date="2013-02-22T14:52:00Z">
        <w:r>
          <w:rPr>
            <w:lang w:val="en-CA"/>
          </w:rPr>
          <w:t xml:space="preserve"> However there are </w:t>
        </w:r>
      </w:ins>
      <w:ins w:id="47" w:author="Ruth" w:date="2013-03-25T16:54:00Z">
        <w:r w:rsidR="00706030">
          <w:rPr>
            <w:lang w:val="en-CA"/>
          </w:rPr>
          <w:t xml:space="preserve">also </w:t>
        </w:r>
      </w:ins>
      <w:ins w:id="48" w:author="Ruth" w:date="2013-02-22T14:52:00Z">
        <w:r>
          <w:rPr>
            <w:lang w:val="en-CA"/>
          </w:rPr>
          <w:t xml:space="preserve">costs to forming groups which include competition </w:t>
        </w:r>
      </w:ins>
      <w:ins w:id="49" w:author="Ruth" w:date="2013-02-22T14:53:00Z">
        <w:r>
          <w:rPr>
            <w:lang w:val="en-CA"/>
          </w:rPr>
          <w:t>between</w:t>
        </w:r>
      </w:ins>
      <w:ins w:id="50" w:author="Ruth" w:date="2013-02-22T14:52:00Z">
        <w:r>
          <w:rPr>
            <w:lang w:val="en-CA"/>
          </w:rPr>
          <w:t xml:space="preserve"> </w:t>
        </w:r>
      </w:ins>
      <w:ins w:id="51" w:author="Ruth" w:date="2013-02-22T14:53:00Z">
        <w:r>
          <w:rPr>
            <w:lang w:val="en-CA"/>
          </w:rPr>
          <w:t>group members</w:t>
        </w:r>
      </w:ins>
      <w:ins w:id="52" w:author="Ruth" w:date="2013-02-22T14:57:00Z">
        <w:r w:rsidR="00F84EA5">
          <w:rPr>
            <w:lang w:val="en-CA"/>
          </w:rPr>
          <w:t xml:space="preserve"> for food or space, </w:t>
        </w:r>
      </w:ins>
      <w:ins w:id="53" w:author="Ruth" w:date="2013-02-22T14:58:00Z">
        <w:r w:rsidR="00F84EA5">
          <w:rPr>
            <w:lang w:val="en-CA"/>
          </w:rPr>
          <w:t xml:space="preserve">mate </w:t>
        </w:r>
        <w:proofErr w:type="gramStart"/>
        <w:r w:rsidR="00F84EA5">
          <w:rPr>
            <w:lang w:val="en-CA"/>
          </w:rPr>
          <w:t>co</w:t>
        </w:r>
      </w:ins>
      <w:ins w:id="54" w:author="Ruth" w:date="2013-02-22T14:59:00Z">
        <w:r w:rsidR="00650043">
          <w:rPr>
            <w:lang w:val="en-CA"/>
          </w:rPr>
          <w:t xml:space="preserve">mpetition  </w:t>
        </w:r>
      </w:ins>
      <w:ins w:id="55" w:author="Ruth" w:date="2013-03-25T17:00:00Z">
        <w:r w:rsidR="00650043">
          <w:rPr>
            <w:lang w:val="en-CA"/>
          </w:rPr>
          <w:t>and</w:t>
        </w:r>
      </w:ins>
      <w:proofErr w:type="gramEnd"/>
      <w:ins w:id="56" w:author="Ruth" w:date="2013-02-22T14:59:00Z">
        <w:r w:rsidR="00F84EA5">
          <w:rPr>
            <w:lang w:val="en-CA"/>
          </w:rPr>
          <w:t xml:space="preserve"> increased conspicuousness</w:t>
        </w:r>
      </w:ins>
      <w:ins w:id="57" w:author="Ruth" w:date="2013-04-15T14:03:00Z">
        <w:r w:rsidR="001928CC">
          <w:rPr>
            <w:lang w:val="en-CA"/>
          </w:rPr>
          <w:t xml:space="preserve"> among others</w:t>
        </w:r>
      </w:ins>
      <w:ins w:id="58" w:author="Ruth" w:date="2013-05-15T19:16:00Z">
        <w:r w:rsidR="00F74429">
          <w:rPr>
            <w:lang w:val="en-CA"/>
          </w:rPr>
          <w:t xml:space="preserve"> which limit the size of groups that can form</w:t>
        </w:r>
      </w:ins>
      <w:ins w:id="59" w:author="Ruth" w:date="2013-05-15T19:17:00Z">
        <w:r w:rsidR="00F74429">
          <w:rPr>
            <w:lang w:val="en-CA"/>
          </w:rPr>
          <w:t xml:space="preserve"> (references)</w:t>
        </w:r>
      </w:ins>
      <w:ins w:id="60" w:author="Ruth" w:date="2013-02-22T14:59:00Z">
        <w:r w:rsidR="00F84EA5">
          <w:rPr>
            <w:lang w:val="en-CA"/>
          </w:rPr>
          <w:t xml:space="preserve">.  In this paper we are assuming </w:t>
        </w:r>
      </w:ins>
      <w:ins w:id="61" w:author="Ruth" w:date="2013-02-22T15:00:00Z">
        <w:r w:rsidR="00F84EA5">
          <w:rPr>
            <w:lang w:val="en-CA"/>
          </w:rPr>
          <w:t xml:space="preserve">therefore, </w:t>
        </w:r>
      </w:ins>
      <w:ins w:id="62" w:author="Ruth" w:date="2013-02-22T14:59:00Z">
        <w:r w:rsidR="00F84EA5">
          <w:rPr>
            <w:lang w:val="en-CA"/>
          </w:rPr>
          <w:t xml:space="preserve">that </w:t>
        </w:r>
      </w:ins>
      <w:ins w:id="63" w:author="Ruth" w:date="2013-02-22T15:01:00Z">
        <w:r w:rsidR="00F84EA5">
          <w:rPr>
            <w:lang w:val="en-CA"/>
          </w:rPr>
          <w:t xml:space="preserve">the function linking </w:t>
        </w:r>
      </w:ins>
      <w:ins w:id="64" w:author="Ruth" w:date="2013-02-22T14:40:00Z">
        <w:r w:rsidR="00BF5BB7">
          <w:rPr>
            <w:lang w:val="en-CA"/>
          </w:rPr>
          <w:t>individual fitness to gr</w:t>
        </w:r>
      </w:ins>
      <w:ins w:id="65" w:author="Ruth" w:date="2013-02-22T14:41:00Z">
        <w:r w:rsidR="00F84EA5">
          <w:rPr>
            <w:lang w:val="en-CA"/>
          </w:rPr>
          <w:t>oup size is</w:t>
        </w:r>
      </w:ins>
      <w:ins w:id="66" w:author="Ruth" w:date="2013-02-22T15:01:00Z">
        <w:r w:rsidR="00F84EA5">
          <w:rPr>
            <w:lang w:val="en-CA"/>
          </w:rPr>
          <w:t xml:space="preserve"> </w:t>
        </w:r>
      </w:ins>
      <w:ins w:id="67" w:author="Ruth" w:date="2013-02-22T14:41:00Z">
        <w:r w:rsidR="00BF5BB7">
          <w:rPr>
            <w:lang w:val="en-CA"/>
          </w:rPr>
          <w:t xml:space="preserve">a </w:t>
        </w:r>
        <w:proofErr w:type="spellStart"/>
        <w:r w:rsidR="00BF5BB7">
          <w:rPr>
            <w:lang w:val="en-CA"/>
          </w:rPr>
          <w:t>unimodal</w:t>
        </w:r>
        <w:proofErr w:type="spellEnd"/>
        <w:r w:rsidR="00BF5BB7">
          <w:rPr>
            <w:lang w:val="en-CA"/>
          </w:rPr>
          <w:t xml:space="preserve"> humped function </w:t>
        </w:r>
      </w:ins>
      <w:ins w:id="68" w:author="Ruth" w:date="2013-02-22T14:43:00Z">
        <w:r w:rsidR="00BF5BB7">
          <w:rPr>
            <w:lang w:val="en-CA"/>
          </w:rPr>
          <w:t>with individual fitness being maximized at some intermediate group size</w:t>
        </w:r>
      </w:ins>
      <w:ins w:id="69" w:author="Ruth" w:date="2013-02-22T15:01:00Z">
        <w:r w:rsidR="00F84EA5">
          <w:rPr>
            <w:lang w:val="en-CA"/>
          </w:rPr>
          <w:t xml:space="preserve"> </w:t>
        </w:r>
      </w:ins>
      <w:ins w:id="70" w:author="Ruth" w:date="2013-05-15T19:20:00Z">
        <w:r w:rsidR="00F74429">
          <w:rPr>
            <w:lang w:val="en-CA"/>
          </w:rPr>
          <w:t>(</w:t>
        </w:r>
        <w:proofErr w:type="spellStart"/>
        <w:r w:rsidR="00F74429">
          <w:rPr>
            <w:lang w:val="en-CA"/>
          </w:rPr>
          <w:t>eg</w:t>
        </w:r>
        <w:proofErr w:type="spellEnd"/>
        <w:r w:rsidR="00F74429">
          <w:rPr>
            <w:lang w:val="en-CA"/>
          </w:rPr>
          <w:t xml:space="preserve"> </w:t>
        </w:r>
        <w:r w:rsidR="00F74429">
          <w:rPr>
            <w:lang w:val="en-CA"/>
          </w:rPr>
          <w:fldChar w:fldCharType="begin"/>
        </w:r>
        <w:r w:rsidR="00F74429">
          <w:rPr>
            <w:lang w:val="en-CA"/>
          </w:rPr>
          <w:instrText xml:space="preserve"> ADDIN ZOTERO_ITEM CSL_CITATION {"citationID":"jxkx8oAD","properties":{"formattedCitation":"(Aviles &amp; Tufino, 1998)","plainCitation":"(Aviles &amp; Tufino, 1998)"},"citationItems":[{"id":319,"uris":["http://zotero.org/users/701671/items/XHSUQ9ZW"],"uri":["http://zotero.org/users/701671/items/XHSUQ9ZW"],"itemData":{"id":319,"type":"article-journal","title":"Colony size and individual fitness in the social spider Anelosimus eximius","container-title":"American Naturalist","page":"403-418","volume":"152","issue":"3","source":"ISI Web of Knowledge","abstract":"The effects of colony size on individual fitness and its components were   investigated in artificially established and natural colonies of the   social spider Anelosimus eximius (Araneae: Theridiidae). In the tropical   rain forest understory at a site in eastern Ecuador, females in colonies   containing between 23-107 females had a significantly higher lifetime   reproductive success than females in smaller colonies. Among larger   colonies, this trend apparently reversed, This overall fitness function   was a result of the conflicting effects of colony-size on different   components of fitness. In particular, the probability of offspring   survival to maturity increased with colony size while the probability of   a female reproducing within the colonies decreased with colony size.   Average clutch size increased with colony size when few or no wasp   parasitoids were present in the egg sacs. With a high incidence of egg   sac parasitoids, this effect disappeared because larger colonies were   more likely to be infected. The product of the three fitness components   measured-probability of female reproduction, average clutch size, and   offspring survival-produced a function that is consistent with direct   estimates of the average female lifetime reproductive success obtained   by dividing the total number of offspring maturing in a colony by the   number of females in the parental generation. Selection, therefore,   should favor group living and intermediate colony sizes in this social   spider.","DOI":"10.1086/286178","ISSN":"0003-0147","note":"WOS:000075387500007","journalAbbreviation":"Am. Nat.","language":"English","author":[{"family":"Aviles","given":"L"},{"family":"Tufino","given":"P"}],"issued":{"date-parts":[["1998",9]]}}}],"schema":"https://github.com/citation-style-language/schema/raw/master/csl-citation.json"} </w:instrText>
        </w:r>
        <w:r w:rsidR="00F74429">
          <w:rPr>
            <w:lang w:val="en-CA"/>
          </w:rPr>
          <w:fldChar w:fldCharType="separate"/>
        </w:r>
        <w:r w:rsidR="00F74429" w:rsidRPr="00545413">
          <w:rPr>
            <w:rFonts w:ascii="Calibri" w:hAnsi="Calibri"/>
          </w:rPr>
          <w:t xml:space="preserve">(Aviles &amp; </w:t>
        </w:r>
        <w:proofErr w:type="spellStart"/>
        <w:r w:rsidR="00F74429" w:rsidRPr="00545413">
          <w:rPr>
            <w:rFonts w:ascii="Calibri" w:hAnsi="Calibri"/>
          </w:rPr>
          <w:t>Tufino</w:t>
        </w:r>
        <w:proofErr w:type="spellEnd"/>
        <w:r w:rsidR="00F74429" w:rsidRPr="00545413">
          <w:rPr>
            <w:rFonts w:ascii="Calibri" w:hAnsi="Calibri"/>
          </w:rPr>
          <w:t>, 1998)</w:t>
        </w:r>
        <w:r w:rsidR="00F74429">
          <w:rPr>
            <w:lang w:val="en-CA"/>
          </w:rPr>
          <w:fldChar w:fldCharType="end"/>
        </w:r>
        <w:r w:rsidR="00F74429">
          <w:rPr>
            <w:lang w:val="en-CA"/>
          </w:rPr>
          <w:t>.</w:t>
        </w:r>
      </w:ins>
    </w:p>
    <w:p w14:paraId="6DB92E8A" w14:textId="5376FCC9" w:rsidR="00AF2CF4" w:rsidRDefault="0000180A" w:rsidP="00AF2CF4">
      <w:pPr>
        <w:spacing w:line="480" w:lineRule="auto"/>
        <w:ind w:firstLine="720"/>
        <w:rPr>
          <w:ins w:id="71" w:author="Ruth" w:date="2013-03-26T12:24:00Z"/>
          <w:lang w:val="en-CA"/>
        </w:rPr>
      </w:pPr>
      <w:ins w:id="72" w:author="Ruth" w:date="2013-03-26T11:44:00Z">
        <w:r>
          <w:rPr>
            <w:lang w:val="en-CA"/>
          </w:rPr>
          <w:t xml:space="preserve">However the costs and benefits of group living </w:t>
        </w:r>
        <w:proofErr w:type="gramStart"/>
        <w:r>
          <w:rPr>
            <w:lang w:val="en-CA"/>
          </w:rPr>
          <w:t>are</w:t>
        </w:r>
        <w:proofErr w:type="gramEnd"/>
        <w:r>
          <w:rPr>
            <w:lang w:val="en-CA"/>
          </w:rPr>
          <w:t xml:space="preserve"> not </w:t>
        </w:r>
      </w:ins>
      <w:ins w:id="73" w:author="Ruth" w:date="2013-05-15T19:20:00Z">
        <w:r w:rsidR="00F74429">
          <w:rPr>
            <w:lang w:val="en-CA"/>
          </w:rPr>
          <w:t xml:space="preserve">necessarily </w:t>
        </w:r>
      </w:ins>
      <w:ins w:id="74" w:author="Ruth" w:date="2013-03-26T11:44:00Z">
        <w:r>
          <w:rPr>
            <w:lang w:val="en-CA"/>
          </w:rPr>
          <w:t xml:space="preserve">evenly distributed </w:t>
        </w:r>
      </w:ins>
      <w:ins w:id="75" w:author="Ruth" w:date="2013-03-26T11:46:00Z">
        <w:r>
          <w:rPr>
            <w:lang w:val="en-CA"/>
          </w:rPr>
          <w:t>amongst</w:t>
        </w:r>
      </w:ins>
      <w:ins w:id="76" w:author="Ruth" w:date="2013-03-26T11:44:00Z">
        <w:r>
          <w:rPr>
            <w:lang w:val="en-CA"/>
          </w:rPr>
          <w:t xml:space="preserve"> all group </w:t>
        </w:r>
      </w:ins>
      <w:ins w:id="77" w:author="Ruth" w:date="2013-03-26T11:46:00Z">
        <w:r>
          <w:rPr>
            <w:lang w:val="en-CA"/>
          </w:rPr>
          <w:t>members</w:t>
        </w:r>
      </w:ins>
      <w:ins w:id="78" w:author="Ruth" w:date="2013-03-26T12:19:00Z">
        <w:r w:rsidR="00AF2CF4">
          <w:rPr>
            <w:lang w:val="en-CA"/>
          </w:rPr>
          <w:t xml:space="preserve">. For example, </w:t>
        </w:r>
      </w:ins>
      <w:ins w:id="79" w:author="Ruth" w:date="2013-04-15T14:05:00Z">
        <w:r w:rsidR="00760195">
          <w:rPr>
            <w:lang w:val="en-CA"/>
          </w:rPr>
          <w:t xml:space="preserve">if interactions take place between two </w:t>
        </w:r>
      </w:ins>
      <w:ins w:id="80" w:author="Ruth" w:date="2013-04-15T14:06:00Z">
        <w:r w:rsidR="00760195">
          <w:rPr>
            <w:lang w:val="en-CA"/>
          </w:rPr>
          <w:t>individual</w:t>
        </w:r>
      </w:ins>
      <w:ins w:id="81" w:author="Ruth" w:date="2013-04-15T14:05:00Z">
        <w:r w:rsidR="00760195">
          <w:rPr>
            <w:lang w:val="en-CA"/>
          </w:rPr>
          <w:t xml:space="preserve">s, </w:t>
        </w:r>
      </w:ins>
      <w:ins w:id="82" w:author="Ruth" w:date="2013-05-15T19:20:00Z">
        <w:r w:rsidR="00F74429">
          <w:rPr>
            <w:lang w:val="en-CA"/>
          </w:rPr>
          <w:t>each individual can have differing fitness gains or losses</w:t>
        </w:r>
      </w:ins>
      <w:ins w:id="83" w:author="Ruth" w:date="2013-03-26T12:20:00Z">
        <w:r w:rsidR="00AF2CF4">
          <w:rPr>
            <w:lang w:val="en-CA"/>
          </w:rPr>
          <w:t>.</w:t>
        </w:r>
      </w:ins>
      <w:ins w:id="84" w:author="Ruth" w:date="2013-02-22T15:29:00Z">
        <w:r w:rsidR="009F16B8">
          <w:rPr>
            <w:lang w:val="en-CA"/>
          </w:rPr>
          <w:t xml:space="preserve"> </w:t>
        </w:r>
      </w:ins>
      <w:ins w:id="85" w:author="Ruth" w:date="2013-02-22T15:30:00Z">
        <w:r w:rsidR="009F16B8" w:rsidRPr="009F16B8">
          <w:rPr>
            <w:b/>
            <w:color w:val="FF0000"/>
            <w:lang w:val="en-CA"/>
          </w:rPr>
          <w:t>Strongly</w:t>
        </w:r>
        <w:r w:rsidR="00AF2CF4">
          <w:rPr>
            <w:lang w:val="en-CA"/>
          </w:rPr>
          <w:t xml:space="preserve"> </w:t>
        </w:r>
      </w:ins>
      <w:ins w:id="86" w:author="Ruth" w:date="2013-03-26T12:20:00Z">
        <w:r w:rsidR="00AF2CF4">
          <w:rPr>
            <w:lang w:val="en-CA"/>
          </w:rPr>
          <w:t>a</w:t>
        </w:r>
      </w:ins>
      <w:ins w:id="87" w:author="Ruth" w:date="2013-02-22T15:30:00Z">
        <w:r w:rsidR="009F16B8">
          <w:rPr>
            <w:lang w:val="en-CA"/>
          </w:rPr>
          <w:t>ltruistic</w:t>
        </w:r>
      </w:ins>
      <w:ins w:id="88" w:author="Ruth" w:date="2013-02-22T15:29:00Z">
        <w:r w:rsidR="009F16B8">
          <w:rPr>
            <w:lang w:val="en-CA"/>
          </w:rPr>
          <w:t xml:space="preserve"> behavior has been </w:t>
        </w:r>
      </w:ins>
      <w:ins w:id="89" w:author="Ruth" w:date="2013-05-15T19:21:00Z">
        <w:r w:rsidR="00F74429">
          <w:rPr>
            <w:lang w:val="en-CA"/>
          </w:rPr>
          <w:t xml:space="preserve">therefore been </w:t>
        </w:r>
      </w:ins>
      <w:ins w:id="90" w:author="Ruth" w:date="2013-02-22T15:29:00Z">
        <w:r w:rsidR="009F16B8">
          <w:rPr>
            <w:lang w:val="en-CA"/>
          </w:rPr>
          <w:t xml:space="preserve">defined as </w:t>
        </w:r>
      </w:ins>
      <w:ins w:id="91" w:author="Ruth" w:date="2013-03-26T12:23:00Z">
        <w:r w:rsidR="00AF2CF4">
          <w:rPr>
            <w:lang w:val="en-CA"/>
          </w:rPr>
          <w:t xml:space="preserve">a </w:t>
        </w:r>
      </w:ins>
      <w:ins w:id="92" w:author="Ruth" w:date="2013-03-26T12:22:00Z">
        <w:r w:rsidR="00AF2CF4">
          <w:rPr>
            <w:lang w:val="en-CA"/>
          </w:rPr>
          <w:t>behaviour</w:t>
        </w:r>
      </w:ins>
      <w:ins w:id="93" w:author="Ruth" w:date="2013-03-26T12:21:00Z">
        <w:r w:rsidR="00AF2CF4">
          <w:rPr>
            <w:lang w:val="en-CA"/>
          </w:rPr>
          <w:t xml:space="preserve"> </w:t>
        </w:r>
      </w:ins>
      <w:ins w:id="94" w:author="Ruth" w:date="2013-03-26T12:23:00Z">
        <w:r w:rsidR="00AF2CF4">
          <w:rPr>
            <w:lang w:val="en-CA"/>
          </w:rPr>
          <w:t>performed</w:t>
        </w:r>
      </w:ins>
      <w:ins w:id="95" w:author="Ruth" w:date="2013-03-26T12:21:00Z">
        <w:r w:rsidR="00AF2CF4">
          <w:rPr>
            <w:lang w:val="en-CA"/>
          </w:rPr>
          <w:t xml:space="preserve"> by an </w:t>
        </w:r>
      </w:ins>
      <w:ins w:id="96" w:author="Ruth" w:date="2013-03-26T12:23:00Z">
        <w:r w:rsidR="00AF2CF4">
          <w:rPr>
            <w:lang w:val="en-CA"/>
          </w:rPr>
          <w:t>individual that reduces that individual’s fitness but increases the fitness of others.</w:t>
        </w:r>
      </w:ins>
      <w:ins w:id="97" w:author="Ruth" w:date="2013-03-26T12:24:00Z">
        <w:r w:rsidR="00067614">
          <w:rPr>
            <w:lang w:val="en-CA"/>
          </w:rPr>
          <w:t xml:space="preserve"> </w:t>
        </w:r>
      </w:ins>
      <w:ins w:id="98" w:author="Ruth" w:date="2013-04-15T14:07:00Z">
        <w:r w:rsidR="00760195">
          <w:rPr>
            <w:lang w:val="en-CA"/>
          </w:rPr>
          <w:t>For example i</w:t>
        </w:r>
      </w:ins>
      <w:ins w:id="99" w:author="Ruth" w:date="2013-03-26T12:31:00Z">
        <w:r w:rsidR="00067614">
          <w:rPr>
            <w:lang w:val="en-CA"/>
          </w:rPr>
          <w:t>t is know that vampire bats</w:t>
        </w:r>
      </w:ins>
      <w:ins w:id="100" w:author="Ruth" w:date="2013-03-26T12:44:00Z">
        <w:r w:rsidR="00067614">
          <w:rPr>
            <w:lang w:val="en-CA"/>
          </w:rPr>
          <w:t xml:space="preserve"> will regurgitate blood for other individuals</w:t>
        </w:r>
      </w:ins>
      <w:ins w:id="101" w:author="Ruth" w:date="2013-03-26T12:45:00Z">
        <w:r w:rsidR="00DA748C">
          <w:rPr>
            <w:lang w:val="en-CA"/>
          </w:rPr>
          <w:t xml:space="preserve"> who have been unable to feed </w:t>
        </w:r>
      </w:ins>
      <w:ins w:id="102" w:author="Ruth" w:date="2013-03-26T12:46:00Z">
        <w:r w:rsidR="00DA748C">
          <w:rPr>
            <w:lang w:val="en-CA"/>
          </w:rPr>
          <w:fldChar w:fldCharType="begin"/>
        </w:r>
      </w:ins>
      <w:ins w:id="103" w:author="Ruth" w:date="2013-04-19T12:45:00Z">
        <w:r w:rsidR="00A748E3">
          <w:rPr>
            <w:lang w:val="en-CA"/>
          </w:rPr>
          <w:instrText xml:space="preserve"> ADDIN ZOTERO_ITEM CSL_CITATION {"citationID":"b4xFDnFG","properties":{"formattedCitation":"(Wilkinson, 1984)","plainCitation":"(Wilkinson, 1984)"},"citationItems":[{"id":656,"uris":["http://zotero.org/users/701671/items/BFFUGK3M"],"uri":["http://zotero.org/users/701671/items/BFFUGK3M"],"itemData":{"id":656,"type":"article-journal","title":"Reciprocal food sharing in the vampire bat","container-title":"Nature","page":"181-184","volume":"308","issue":"5955","source":"CrossRef","DOI":"10.1038/308181a0","ISSN":"0028-0836","author":[{"family":"Wilkinson","given":"Gerald S."}],"issued":{"date-parts":[["1984",3,8]]},"accessed":{"date-parts":[["2013",3,26]]}}}],"schema":"https://github.com/citation-style-language/schema/raw/master/csl-citation.json"} </w:instrText>
        </w:r>
      </w:ins>
      <w:r w:rsidR="00DA748C">
        <w:rPr>
          <w:lang w:val="en-CA"/>
        </w:rPr>
        <w:fldChar w:fldCharType="separate"/>
      </w:r>
      <w:ins w:id="104" w:author="Ruth" w:date="2013-03-26T12:47:00Z">
        <w:r w:rsidR="00DA748C" w:rsidRPr="00DA748C">
          <w:rPr>
            <w:rFonts w:ascii="Calibri" w:hAnsi="Calibri"/>
            <w:rPrChange w:id="105" w:author="Ruth" w:date="2013-03-26T12:47:00Z">
              <w:rPr/>
            </w:rPrChange>
          </w:rPr>
          <w:t>(Wilkinson, 1984)</w:t>
        </w:r>
      </w:ins>
      <w:ins w:id="106" w:author="Ruth" w:date="2013-03-26T12:46:00Z">
        <w:r w:rsidR="00DA748C">
          <w:rPr>
            <w:lang w:val="en-CA"/>
          </w:rPr>
          <w:fldChar w:fldCharType="end"/>
        </w:r>
      </w:ins>
      <w:ins w:id="107" w:author="Ruth" w:date="2013-05-15T19:21:00Z">
        <w:r w:rsidR="00F74429">
          <w:rPr>
            <w:lang w:val="en-CA"/>
          </w:rPr>
          <w:t>.</w:t>
        </w:r>
      </w:ins>
      <w:ins w:id="108" w:author="Ruth" w:date="2013-03-26T12:59:00Z">
        <w:r w:rsidR="00B134EB">
          <w:rPr>
            <w:lang w:val="en-CA"/>
          </w:rPr>
          <w:t xml:space="preserve"> This is reflected in our model as </w:t>
        </w:r>
        <w:r w:rsidR="00EA0922">
          <w:rPr>
            <w:lang w:val="en-CA"/>
          </w:rPr>
          <w:t xml:space="preserve">a cost of </w:t>
        </w:r>
      </w:ins>
      <w:ins w:id="109" w:author="Ruth" w:date="2013-03-26T13:00:00Z">
        <w:r w:rsidR="00EA0922">
          <w:rPr>
            <w:lang w:val="en-CA"/>
          </w:rPr>
          <w:t>cooperation</w:t>
        </w:r>
      </w:ins>
      <w:ins w:id="110" w:author="Ruth" w:date="2013-05-15T19:21:00Z">
        <w:r w:rsidR="00F74429">
          <w:rPr>
            <w:lang w:val="en-CA"/>
          </w:rPr>
          <w:t xml:space="preserve"> whereby an individual that cooperates has a fitness loss, which </w:t>
        </w:r>
      </w:ins>
      <w:ins w:id="111" w:author="Ruth" w:date="2013-05-15T19:22:00Z">
        <w:r w:rsidR="00F74429">
          <w:rPr>
            <w:lang w:val="en-CA"/>
          </w:rPr>
          <w:t>can</w:t>
        </w:r>
      </w:ins>
      <w:ins w:id="112" w:author="Ruth" w:date="2013-05-15T19:21:00Z">
        <w:r w:rsidR="00F74429">
          <w:rPr>
            <w:lang w:val="en-CA"/>
          </w:rPr>
          <w:t xml:space="preserve"> </w:t>
        </w:r>
      </w:ins>
      <w:ins w:id="113" w:author="Ruth" w:date="2013-05-15T19:22:00Z">
        <w:r w:rsidR="00F74429">
          <w:rPr>
            <w:lang w:val="en-CA"/>
          </w:rPr>
          <w:t xml:space="preserve">be offset if </w:t>
        </w:r>
        <w:r w:rsidR="00DC3395">
          <w:rPr>
            <w:lang w:val="en-CA"/>
          </w:rPr>
          <w:t>there are sufficient cooperators within the group.</w:t>
        </w:r>
      </w:ins>
      <w:ins w:id="114" w:author="Ruth" w:date="2013-03-26T13:00:00Z">
        <w:r w:rsidR="00EA0922">
          <w:rPr>
            <w:lang w:val="en-CA"/>
          </w:rPr>
          <w:t xml:space="preserve"> </w:t>
        </w:r>
      </w:ins>
    </w:p>
    <w:p w14:paraId="46383905" w14:textId="344EDC30" w:rsidR="00EA0922" w:rsidRDefault="00AF2CF4" w:rsidP="00E541E2">
      <w:pPr>
        <w:spacing w:line="480" w:lineRule="auto"/>
        <w:ind w:firstLine="720"/>
        <w:rPr>
          <w:ins w:id="115" w:author="Ruth" w:date="2013-03-26T13:02:00Z"/>
          <w:lang w:val="en-CA"/>
        </w:rPr>
      </w:pPr>
      <w:ins w:id="116" w:author="Ruth" w:date="2013-03-26T12:24:00Z">
        <w:r>
          <w:rPr>
            <w:lang w:val="en-CA"/>
          </w:rPr>
          <w:t xml:space="preserve">Therefore </w:t>
        </w:r>
      </w:ins>
      <w:ins w:id="117" w:author="Ruth" w:date="2013-03-26T12:50:00Z">
        <w:r w:rsidR="00DA748C">
          <w:rPr>
            <w:lang w:val="en-CA"/>
          </w:rPr>
          <w:t xml:space="preserve">an individual could take advantage of the systems by gaining fitness benefits from </w:t>
        </w:r>
      </w:ins>
      <w:ins w:id="118" w:author="Ruth" w:date="2013-03-26T12:51:00Z">
        <w:r w:rsidR="00DA748C">
          <w:rPr>
            <w:lang w:val="en-CA"/>
          </w:rPr>
          <w:t>others, but</w:t>
        </w:r>
      </w:ins>
      <w:ins w:id="119" w:author="Ruth" w:date="2013-03-26T12:50:00Z">
        <w:r w:rsidR="00DA748C">
          <w:rPr>
            <w:lang w:val="en-CA"/>
          </w:rPr>
          <w:t xml:space="preserve"> not contributing in return</w:t>
        </w:r>
      </w:ins>
      <w:ins w:id="120" w:author="Ruth" w:date="2013-03-26T13:01:00Z">
        <w:r w:rsidR="00EA0922">
          <w:rPr>
            <w:lang w:val="en-CA"/>
          </w:rPr>
          <w:t xml:space="preserve">. </w:t>
        </w:r>
        <w:r w:rsidR="00EA0922" w:rsidRPr="00EA0922">
          <w:rPr>
            <w:lang w:val="en-CA"/>
          </w:rPr>
          <w:t xml:space="preserve"> </w:t>
        </w:r>
        <w:r w:rsidR="00EA0922">
          <w:rPr>
            <w:lang w:val="en-CA"/>
          </w:rPr>
          <w:t>Non-cooperators would benefit at the expense of cooperators</w:t>
        </w:r>
      </w:ins>
      <w:ins w:id="121" w:author="Ruth" w:date="2013-03-26T12:50:00Z">
        <w:r w:rsidR="00DA748C">
          <w:rPr>
            <w:lang w:val="en-CA"/>
          </w:rPr>
          <w:t>.</w:t>
        </w:r>
      </w:ins>
      <w:ins w:id="122" w:author="Ruth" w:date="2013-03-26T12:51:00Z">
        <w:r w:rsidR="00DA748C">
          <w:rPr>
            <w:lang w:val="en-CA"/>
          </w:rPr>
          <w:t xml:space="preserve"> </w:t>
        </w:r>
      </w:ins>
      <w:ins w:id="123" w:author="Ruth" w:date="2013-05-15T19:25:00Z">
        <w:r w:rsidR="00DC3395">
          <w:rPr>
            <w:lang w:val="en-CA"/>
          </w:rPr>
          <w:t xml:space="preserve">Groups can avoid this situation by restricting entry to groups only to kin, allowing the evolution of highly altruistic behaviors, as evidenced by </w:t>
        </w:r>
        <w:proofErr w:type="spellStart"/>
        <w:r w:rsidR="00DC3395">
          <w:rPr>
            <w:lang w:val="en-CA"/>
          </w:rPr>
          <w:t>eusocial</w:t>
        </w:r>
        <w:proofErr w:type="spellEnd"/>
        <w:r w:rsidR="00DC3395">
          <w:rPr>
            <w:lang w:val="en-CA"/>
          </w:rPr>
          <w:t xml:space="preserve"> insects (refs </w:t>
        </w:r>
      </w:ins>
      <w:ins w:id="124" w:author="Ruth" w:date="2013-05-15T19:26:00Z">
        <w:r w:rsidR="00DC3395">
          <w:rPr>
            <w:lang w:val="en-CA"/>
          </w:rPr>
          <w:t>•••)</w:t>
        </w:r>
      </w:ins>
      <w:ins w:id="125" w:author="Ruth" w:date="2013-02-22T15:51:00Z">
        <w:r w:rsidR="00DA748C">
          <w:rPr>
            <w:lang w:val="en-CA"/>
          </w:rPr>
          <w:t xml:space="preserve"> </w:t>
        </w:r>
      </w:ins>
      <w:ins w:id="126" w:author="Ruth" w:date="2013-03-26T12:54:00Z">
        <w:r w:rsidR="00DA748C">
          <w:rPr>
            <w:lang w:val="en-CA"/>
          </w:rPr>
          <w:t xml:space="preserve"> </w:t>
        </w:r>
      </w:ins>
    </w:p>
    <w:p w14:paraId="72337D7C" w14:textId="0183D9D2" w:rsidR="002C4868" w:rsidRDefault="00995207" w:rsidP="00EA0922">
      <w:pPr>
        <w:spacing w:line="480" w:lineRule="auto"/>
        <w:ind w:firstLine="720"/>
        <w:rPr>
          <w:ins w:id="127" w:author="Ruth" w:date="2013-03-12T17:06:00Z"/>
          <w:lang w:val="en-CA"/>
        </w:rPr>
      </w:pPr>
      <w:ins w:id="128" w:author="Ruth" w:date="2013-02-22T16:10:00Z">
        <w:r>
          <w:rPr>
            <w:lang w:val="en-CA"/>
          </w:rPr>
          <w:t xml:space="preserve">However this </w:t>
        </w:r>
      </w:ins>
      <w:ins w:id="129" w:author="Ruth" w:date="2013-03-26T13:02:00Z">
        <w:r w:rsidR="00EA0922">
          <w:rPr>
            <w:lang w:val="en-CA"/>
          </w:rPr>
          <w:t>cannot</w:t>
        </w:r>
      </w:ins>
      <w:ins w:id="130" w:author="Ruth" w:date="2013-02-22T16:10:00Z">
        <w:r>
          <w:rPr>
            <w:lang w:val="en-CA"/>
          </w:rPr>
          <w:t xml:space="preserve"> be the only </w:t>
        </w:r>
      </w:ins>
      <w:ins w:id="131" w:author="Ruth" w:date="2013-02-22T16:11:00Z">
        <w:r>
          <w:rPr>
            <w:lang w:val="en-CA"/>
          </w:rPr>
          <w:t>explanation</w:t>
        </w:r>
      </w:ins>
      <w:ins w:id="132" w:author="Ruth" w:date="2013-02-22T16:10:00Z">
        <w:r>
          <w:rPr>
            <w:lang w:val="en-CA"/>
          </w:rPr>
          <w:t xml:space="preserve"> for the evolution of </w:t>
        </w:r>
      </w:ins>
      <w:ins w:id="133" w:author="Ruth" w:date="2013-02-22T16:11:00Z">
        <w:r>
          <w:rPr>
            <w:lang w:val="en-CA"/>
          </w:rPr>
          <w:t>highly</w:t>
        </w:r>
      </w:ins>
      <w:ins w:id="134" w:author="Ruth" w:date="2013-02-22T16:10:00Z">
        <w:r>
          <w:rPr>
            <w:lang w:val="en-CA"/>
          </w:rPr>
          <w:t xml:space="preserve"> altruistic behaviours as </w:t>
        </w:r>
      </w:ins>
      <w:ins w:id="135" w:author="Ruth" w:date="2013-02-22T16:11:00Z">
        <w:r>
          <w:rPr>
            <w:lang w:val="en-CA"/>
          </w:rPr>
          <w:t>there are many altruistic behaviours that occur between non-kin</w:t>
        </w:r>
      </w:ins>
      <w:ins w:id="136" w:author="Ruth" w:date="2013-05-15T19:26:00Z">
        <w:r w:rsidR="00DC3395">
          <w:rPr>
            <w:lang w:val="en-CA"/>
          </w:rPr>
          <w:t xml:space="preserve"> (</w:t>
        </w:r>
        <w:proofErr w:type="spellStart"/>
        <w:r w:rsidR="00DC3395">
          <w:rPr>
            <w:lang w:val="en-CA"/>
          </w:rPr>
          <w:t>eg</w:t>
        </w:r>
        <w:proofErr w:type="spellEnd"/>
        <w:r w:rsidR="00DC3395">
          <w:rPr>
            <w:lang w:val="en-CA"/>
          </w:rPr>
          <w:t xml:space="preserve"> refs •••)</w:t>
        </w:r>
      </w:ins>
      <w:ins w:id="137" w:author="Ruth" w:date="2013-02-22T16:11:00Z">
        <w:r>
          <w:rPr>
            <w:lang w:val="en-CA"/>
          </w:rPr>
          <w:t>.</w:t>
        </w:r>
      </w:ins>
      <w:ins w:id="138" w:author="Ruth" w:date="2013-03-26T13:02:00Z">
        <w:r w:rsidR="00EA0922">
          <w:rPr>
            <w:lang w:val="en-CA"/>
          </w:rPr>
          <w:t xml:space="preserve">  There may be extrinsic or intrinsic factors</w:t>
        </w:r>
      </w:ins>
      <w:ins w:id="139" w:author="Ruth" w:date="2013-03-26T13:03:00Z">
        <w:r w:rsidR="00EA0922">
          <w:rPr>
            <w:lang w:val="en-CA"/>
          </w:rPr>
          <w:t xml:space="preserve"> that prevent groups being restricted to only close kin</w:t>
        </w:r>
      </w:ins>
      <w:ins w:id="140" w:author="Ruth" w:date="2013-03-26T13:05:00Z">
        <w:r w:rsidR="00EA0922">
          <w:rPr>
            <w:lang w:val="en-CA"/>
          </w:rPr>
          <w:t xml:space="preserve">. </w:t>
        </w:r>
      </w:ins>
      <w:r w:rsidR="007976D3" w:rsidRPr="00742A54">
        <w:rPr>
          <w:lang w:val="en-CA"/>
        </w:rPr>
        <w:t>One scenario, for instance</w:t>
      </w:r>
      <w:r w:rsidR="002858C6" w:rsidRPr="00742A54">
        <w:rPr>
          <w:lang w:val="en-CA"/>
        </w:rPr>
        <w:t xml:space="preserve">, </w:t>
      </w:r>
      <w:r w:rsidR="00473175" w:rsidRPr="00742A54">
        <w:rPr>
          <w:lang w:val="en-CA"/>
        </w:rPr>
        <w:t>involves the ecological need to form groups that are larger than the number of available relat</w:t>
      </w:r>
      <w:r w:rsidR="00473175">
        <w:rPr>
          <w:lang w:val="en-CA"/>
        </w:rPr>
        <w:t>ives, either because the fecundity of a species is low</w:t>
      </w:r>
      <w:ins w:id="141" w:author="Ruth" w:date="2013-05-15T19:28:00Z">
        <w:r w:rsidR="00DC3395">
          <w:rPr>
            <w:lang w:val="en-CA"/>
          </w:rPr>
          <w:t xml:space="preserve"> such as in the </w:t>
        </w:r>
      </w:ins>
      <w:del w:id="142" w:author="Ruth" w:date="2013-05-15T19:28:00Z">
        <w:r w:rsidR="00473175" w:rsidDel="00DC3395">
          <w:rPr>
            <w:lang w:val="en-CA"/>
          </w:rPr>
          <w:delText xml:space="preserve"> </w:delText>
        </w:r>
      </w:del>
      <w:ins w:id="143" w:author="Ruth" w:date="2013-05-15T19:28:00Z">
        <w:r w:rsidR="00DC3395">
          <w:rPr>
            <w:lang w:val="en-CA"/>
          </w:rPr>
          <w:t>Australian cloughs</w:t>
        </w:r>
        <w:r w:rsidR="00DC3395">
          <w:rPr>
            <w:lang w:val="en-CA"/>
          </w:rPr>
          <w:t xml:space="preserve"> which</w:t>
        </w:r>
        <w:r w:rsidR="00DC3395">
          <w:rPr>
            <w:lang w:val="en-CA"/>
          </w:rPr>
          <w:t xml:space="preserve"> need a minimum of four individuals to raise one chick per year </w:t>
        </w:r>
        <w:r w:rsidR="00DC3395">
          <w:rPr>
            <w:lang w:val="en-CA"/>
          </w:rPr>
          <w:fldChar w:fldCharType="begin"/>
        </w:r>
        <w:r w:rsidR="00DC3395">
          <w:rPr>
            <w:lang w:val="en-CA"/>
          </w:rPr>
          <w:instrText xml:space="preserve"> ADDIN ZOTERO_ITEM CSL_CITATION {"citationID":"q4O1owPJ","properties":{"formattedCitation":"(Heinsohn, 1992)","plainCitation":"(Heinsohn, 1992)"},"citationItems":[{"id":95,"uris":["http://zotero.org/users/701671/items/B4CF6KD4"],"uri":["http://zotero.org/users/701671/items/B4CF6KD4"],"itemData":{"id":95,"type":"article-journal","title":"Cooperative enhancement of reproductive success in white-winged choughs","container-title":"Evolutionary Ecology","page":"97-114","volume":"6","source":"CrossRef","DOI":"10.1007/BF02270705","ISSN":"0269-7653, 1573-8477","author":[{"family":"Heinsohn","given":"Robert G."}],"issued":{"date-parts":[["1992",3]]},"accessed":{"date-parts":[["2011",8,26]]}}}],"schema":"https://github.com/citation-style-language/schema/raw/master/csl-citation.json"} </w:instrText>
        </w:r>
        <w:r w:rsidR="00DC3395">
          <w:rPr>
            <w:lang w:val="en-CA"/>
          </w:rPr>
          <w:fldChar w:fldCharType="separate"/>
        </w:r>
        <w:r w:rsidR="00DC3395" w:rsidRPr="00C27F94">
          <w:rPr>
            <w:rFonts w:ascii="Calibri" w:hAnsi="Calibri"/>
          </w:rPr>
          <w:t>(Heinsohn, 1992)</w:t>
        </w:r>
        <w:r w:rsidR="00DC3395">
          <w:rPr>
            <w:lang w:val="en-CA"/>
          </w:rPr>
          <w:fldChar w:fldCharType="end"/>
        </w:r>
        <w:r w:rsidR="00DC3395">
          <w:rPr>
            <w:lang w:val="en-CA"/>
          </w:rPr>
          <w:t xml:space="preserve">. As the reproductive rate of these birds is low they kidnap and </w:t>
        </w:r>
        <w:r w:rsidR="00DC3395">
          <w:rPr>
            <w:lang w:val="en-CA"/>
          </w:rPr>
          <w:lastRenderedPageBreak/>
          <w:t xml:space="preserve">raise birds from other groups to help with brood care </w:t>
        </w:r>
        <w:r w:rsidR="00DC3395">
          <w:rPr>
            <w:lang w:val="en-CA"/>
          </w:rPr>
          <w:fldChar w:fldCharType="begin"/>
        </w:r>
        <w:r w:rsidR="00DC3395">
          <w:rPr>
            <w:lang w:val="en-CA"/>
          </w:rPr>
          <w:instrText xml:space="preserve"> ADDIN ZOTERO_ITEM CSL_CITATION {"citationID":"rSDC2kWj","properties":{"formattedCitation":"(Heinsohn, 1991)","plainCitation":"(Heinsohn, 1991)"},"citationItems":[{"id":647,"uris":["http://zotero.org/users/701671/items/7HNZXKDS"],"uri":["http://zotero.org/users/701671/items/7HNZXKDS"],"itemData":{"id":647,"type":"article-journal","title":"Kidnapping and reciprocity in cooperatively breeding white-winged choughs","container-title":"Animal Behaviour","page":"1097-1100","volume":"41","issue":"6","source":"ScienceDirect","DOI":"10.1016/S0003-3472(05)80652-9","ISSN":"0003-3472","journalAbbreviation":"Animal Behaviour","author":[{"family":"Heinsohn","given":"Robert G."}],"issued":{"date-parts":[["1991",6]]},"accessed":{"date-parts":[["2013",3,13]]}}}],"schema":"https://github.com/citation-style-language/schema/raw/master/csl-citation.json"} </w:instrText>
        </w:r>
        <w:r w:rsidR="00DC3395">
          <w:rPr>
            <w:lang w:val="en-CA"/>
          </w:rPr>
          <w:fldChar w:fldCharType="separate"/>
        </w:r>
        <w:r w:rsidR="00DC3395" w:rsidRPr="00C27F94">
          <w:rPr>
            <w:rFonts w:ascii="Calibri" w:hAnsi="Calibri"/>
          </w:rPr>
          <w:t>(Heinsohn, 1991)</w:t>
        </w:r>
        <w:r w:rsidR="00DC3395">
          <w:rPr>
            <w:lang w:val="en-CA"/>
          </w:rPr>
          <w:fldChar w:fldCharType="end"/>
        </w:r>
        <w:r w:rsidR="00DC3395">
          <w:rPr>
            <w:lang w:val="en-CA"/>
          </w:rPr>
          <w:t xml:space="preserve">. </w:t>
        </w:r>
      </w:ins>
      <w:r w:rsidR="00473175">
        <w:rPr>
          <w:lang w:val="en-CA"/>
        </w:rPr>
        <w:t xml:space="preserve">(e.g., •••) or the size of the groups that need to be formed is large </w:t>
      </w:r>
      <w:ins w:id="144" w:author="Ruth" w:date="2013-05-15T19:27:00Z">
        <w:r w:rsidR="00DC3395">
          <w:rPr>
            <w:lang w:val="en-CA"/>
          </w:rPr>
          <w:t xml:space="preserve">so that </w:t>
        </w:r>
        <w:r w:rsidR="00DC3395">
          <w:rPr>
            <w:lang w:val="en-CA"/>
          </w:rPr>
          <w:t>locating close relatives or building up a group with a sufficiently large number of close relatives is not practical</w:t>
        </w:r>
      </w:ins>
      <w:ins w:id="145" w:author="Ruth" w:date="2013-02-22T16:13:00Z">
        <w:r>
          <w:rPr>
            <w:lang w:val="en-CA"/>
          </w:rPr>
          <w:t xml:space="preserve">. For example the </w:t>
        </w:r>
      </w:ins>
      <w:ins w:id="146" w:author="Ruth" w:date="2013-02-22T16:20:00Z">
        <w:r>
          <w:rPr>
            <w:lang w:val="en-CA"/>
          </w:rPr>
          <w:t>tree</w:t>
        </w:r>
      </w:ins>
      <w:ins w:id="147" w:author="Ruth" w:date="2013-02-22T16:21:00Z">
        <w:r w:rsidR="00516CD1">
          <w:rPr>
            <w:lang w:val="en-CA"/>
          </w:rPr>
          <w:t xml:space="preserve">-killing bark beetle </w:t>
        </w:r>
      </w:ins>
      <w:ins w:id="148" w:author="Ruth" w:date="2013-02-22T16:42:00Z">
        <w:r w:rsidR="009C25C8">
          <w:rPr>
            <w:lang w:val="en-CA"/>
          </w:rPr>
          <w:t>needs a large number of individuals to overcomes a tree</w:t>
        </w:r>
      </w:ins>
      <w:ins w:id="149" w:author="Ruth" w:date="2013-02-22T16:43:00Z">
        <w:r w:rsidR="009C25C8">
          <w:rPr>
            <w:lang w:val="en-CA"/>
          </w:rPr>
          <w:t xml:space="preserve">’s defences to gain resources </w:t>
        </w:r>
      </w:ins>
      <w:r w:rsidR="00473175">
        <w:rPr>
          <w:lang w:val="en-CA"/>
        </w:rPr>
        <w:t>(e.g., •••)</w:t>
      </w:r>
      <w:r w:rsidR="00A44414">
        <w:rPr>
          <w:lang w:val="en-CA"/>
        </w:rPr>
        <w:t xml:space="preserve"> (</w:t>
      </w:r>
      <w:proofErr w:type="spellStart"/>
      <w:r w:rsidR="00A44414">
        <w:rPr>
          <w:lang w:val="en-CA"/>
        </w:rPr>
        <w:t>Avilés</w:t>
      </w:r>
      <w:proofErr w:type="spellEnd"/>
      <w:r w:rsidR="00A44414">
        <w:rPr>
          <w:lang w:val="en-CA"/>
        </w:rPr>
        <w:t xml:space="preserve"> et al. 2004)</w:t>
      </w:r>
      <w:r w:rsidR="00473175">
        <w:rPr>
          <w:lang w:val="en-CA"/>
        </w:rPr>
        <w:t xml:space="preserve">.  </w:t>
      </w:r>
      <w:del w:id="150" w:author="Ruth" w:date="2013-05-15T19:28:00Z">
        <w:r w:rsidR="005714D3" w:rsidDel="00DC3395">
          <w:rPr>
            <w:lang w:val="en-CA"/>
          </w:rPr>
          <w:delText xml:space="preserve">It may also be that </w:delText>
        </w:r>
      </w:del>
      <w:del w:id="151" w:author="Ruth" w:date="2013-05-15T19:27:00Z">
        <w:r w:rsidR="005714D3" w:rsidDel="00DC3395">
          <w:rPr>
            <w:lang w:val="en-CA"/>
          </w:rPr>
          <w:delText xml:space="preserve">locating close relatives or building up a group with a sufficiently large number of close relatives </w:delText>
        </w:r>
        <w:r w:rsidR="00A44414" w:rsidDel="00DC3395">
          <w:rPr>
            <w:lang w:val="en-CA"/>
          </w:rPr>
          <w:delText>is not practical</w:delText>
        </w:r>
        <w:r w:rsidR="005714D3" w:rsidDel="00DC3395">
          <w:rPr>
            <w:lang w:val="en-CA"/>
          </w:rPr>
          <w:delText xml:space="preserve"> </w:delText>
        </w:r>
      </w:del>
      <w:del w:id="152" w:author="Ruth" w:date="2013-05-15T19:28:00Z">
        <w:r w:rsidR="00A44414" w:rsidDel="00DC3395">
          <w:rPr>
            <w:lang w:val="en-CA"/>
          </w:rPr>
          <w:delText>given a limited</w:delText>
        </w:r>
        <w:r w:rsidR="008A0376" w:rsidDel="00DC3395">
          <w:rPr>
            <w:lang w:val="en-CA"/>
          </w:rPr>
          <w:delText xml:space="preserve"> time to </w:delText>
        </w:r>
        <w:r w:rsidR="008A0376" w:rsidRPr="00607A53" w:rsidDel="00DC3395">
          <w:rPr>
            <w:lang w:val="en-CA"/>
          </w:rPr>
          <w:delText>form groups</w:delText>
        </w:r>
        <w:r w:rsidR="00D80213" w:rsidDel="00DC3395">
          <w:rPr>
            <w:lang w:val="en-CA"/>
          </w:rPr>
          <w:delText xml:space="preserve"> or because </w:delText>
        </w:r>
        <w:r w:rsidR="00D73918" w:rsidRPr="00607A53" w:rsidDel="00DC3395">
          <w:rPr>
            <w:lang w:val="en-CA"/>
          </w:rPr>
          <w:delText>it may not be possible</w:delText>
        </w:r>
        <w:r w:rsidR="0028234D" w:rsidRPr="00607A53" w:rsidDel="00DC3395">
          <w:rPr>
            <w:lang w:val="en-CA"/>
          </w:rPr>
          <w:delText xml:space="preserve"> to</w:delText>
        </w:r>
        <w:r w:rsidR="00D73918" w:rsidRPr="00607A53" w:rsidDel="00DC3395">
          <w:rPr>
            <w:lang w:val="en-CA"/>
          </w:rPr>
          <w:delText xml:space="preserve"> discriminate close kin from non-relatives.</w:delText>
        </w:r>
        <w:r w:rsidR="00D73918" w:rsidDel="00DC3395">
          <w:rPr>
            <w:lang w:val="en-CA"/>
          </w:rPr>
          <w:delText xml:space="preserve"> </w:delText>
        </w:r>
      </w:del>
      <w:r w:rsidR="00473175">
        <w:rPr>
          <w:lang w:val="en-CA"/>
        </w:rPr>
        <w:t xml:space="preserve">The kin composition of social groups may thus largely </w:t>
      </w:r>
      <w:r w:rsidR="00D80213">
        <w:rPr>
          <w:lang w:val="en-CA"/>
        </w:rPr>
        <w:t xml:space="preserve">be determined </w:t>
      </w:r>
      <w:r w:rsidR="00473175">
        <w:rPr>
          <w:lang w:val="en-CA"/>
        </w:rPr>
        <w:t>by demographic and ecological</w:t>
      </w:r>
      <w:r w:rsidR="008A0376">
        <w:rPr>
          <w:lang w:val="en-CA"/>
        </w:rPr>
        <w:t xml:space="preserve"> factors</w:t>
      </w:r>
      <w:r w:rsidR="00D80213">
        <w:rPr>
          <w:lang w:val="en-CA"/>
        </w:rPr>
        <w:t xml:space="preserve"> </w:t>
      </w:r>
      <w:r w:rsidR="005A2D58">
        <w:rPr>
          <w:lang w:val="en-CA"/>
        </w:rPr>
        <w:t>that cannot be circumv</w:t>
      </w:r>
      <w:r w:rsidR="00D80213">
        <w:rPr>
          <w:lang w:val="en-CA"/>
        </w:rPr>
        <w:t>ented</w:t>
      </w:r>
      <w:r w:rsidR="00473175">
        <w:rPr>
          <w:lang w:val="en-CA"/>
        </w:rPr>
        <w:t>, a possibility that has hardly been considered (</w:t>
      </w:r>
      <w:r w:rsidR="00327924">
        <w:rPr>
          <w:lang w:val="en-CA"/>
        </w:rPr>
        <w:t xml:space="preserve">but see </w:t>
      </w:r>
      <w:proofErr w:type="spellStart"/>
      <w:r w:rsidR="00473175">
        <w:rPr>
          <w:lang w:val="en-CA"/>
        </w:rPr>
        <w:t>Avilés</w:t>
      </w:r>
      <w:proofErr w:type="spellEnd"/>
      <w:r w:rsidR="00473175">
        <w:rPr>
          <w:lang w:val="en-CA"/>
        </w:rPr>
        <w:t xml:space="preserve"> et al. 2004)</w:t>
      </w:r>
      <w:r w:rsidR="005935E8">
        <w:rPr>
          <w:lang w:val="en-CA"/>
        </w:rPr>
        <w:t xml:space="preserve">. </w:t>
      </w:r>
      <w:r w:rsidR="00277FAB">
        <w:rPr>
          <w:lang w:val="en-CA"/>
        </w:rPr>
        <w:t>Here we investigate the evolution of kin</w:t>
      </w:r>
      <w:r w:rsidR="00D80213">
        <w:rPr>
          <w:lang w:val="en-CA"/>
        </w:rPr>
        <w:t>ship rules of</w:t>
      </w:r>
      <w:r w:rsidR="00277FAB">
        <w:rPr>
          <w:lang w:val="en-CA"/>
        </w:rPr>
        <w:t xml:space="preserve"> admission </w:t>
      </w:r>
      <w:r w:rsidR="00D80213">
        <w:rPr>
          <w:lang w:val="en-CA"/>
        </w:rPr>
        <w:t>using</w:t>
      </w:r>
      <w:r w:rsidR="00277FAB">
        <w:rPr>
          <w:lang w:val="en-CA"/>
        </w:rPr>
        <w:t xml:space="preserve"> a</w:t>
      </w:r>
      <w:r w:rsidR="00607A53">
        <w:rPr>
          <w:lang w:val="en-CA"/>
        </w:rPr>
        <w:t>n individual based, genetically explicit</w:t>
      </w:r>
      <w:r w:rsidR="00277FAB">
        <w:rPr>
          <w:lang w:val="en-CA"/>
        </w:rPr>
        <w:t xml:space="preserve"> model where </w:t>
      </w:r>
      <w:r w:rsidR="00895435">
        <w:rPr>
          <w:lang w:val="en-CA"/>
        </w:rPr>
        <w:t xml:space="preserve">cooperative interactions cause group-living </w:t>
      </w:r>
      <w:r w:rsidR="00277FAB">
        <w:rPr>
          <w:lang w:val="en-CA"/>
        </w:rPr>
        <w:t xml:space="preserve">individuals </w:t>
      </w:r>
      <w:r w:rsidR="00895435">
        <w:rPr>
          <w:lang w:val="en-CA"/>
        </w:rPr>
        <w:t>to have greater fitness than individuals living solitarily or in v</w:t>
      </w:r>
      <w:r w:rsidR="00511E6B">
        <w:rPr>
          <w:lang w:val="en-CA"/>
        </w:rPr>
        <w:t xml:space="preserve">ery small </w:t>
      </w:r>
      <w:commentRangeStart w:id="153"/>
      <w:r w:rsidR="00511E6B">
        <w:rPr>
          <w:lang w:val="en-CA"/>
        </w:rPr>
        <w:t>groups</w:t>
      </w:r>
      <w:commentRangeEnd w:id="153"/>
      <w:r w:rsidR="00B4579D">
        <w:rPr>
          <w:rStyle w:val="CommentReference"/>
        </w:rPr>
        <w:commentReference w:id="153"/>
      </w:r>
      <w:r w:rsidR="00511E6B">
        <w:rPr>
          <w:lang w:val="en-CA"/>
        </w:rPr>
        <w:t xml:space="preserve">. </w:t>
      </w:r>
      <w:ins w:id="154" w:author="Ruth" w:date="2013-03-12T17:04:00Z">
        <w:r w:rsidR="002C4868">
          <w:rPr>
            <w:lang w:val="en-CA"/>
          </w:rPr>
          <w:t xml:space="preserve"> </w:t>
        </w:r>
      </w:ins>
    </w:p>
    <w:p w14:paraId="3FF7ABBC" w14:textId="77777777" w:rsidR="002C4868" w:rsidRDefault="002C4868" w:rsidP="005935E8">
      <w:pPr>
        <w:spacing w:line="480" w:lineRule="auto"/>
        <w:ind w:firstLine="720"/>
        <w:rPr>
          <w:lang w:val="en-CA"/>
        </w:rPr>
      </w:pPr>
    </w:p>
    <w:p w14:paraId="7AC3BB2C" w14:textId="61A73923" w:rsidR="00B71DA6" w:rsidRDefault="00B71DA6" w:rsidP="006D4DAE">
      <w:pPr>
        <w:spacing w:line="480" w:lineRule="auto"/>
        <w:rPr>
          <w:lang w:val="en-CA"/>
        </w:rPr>
      </w:pPr>
      <w:r>
        <w:rPr>
          <w:lang w:val="en-CA"/>
        </w:rPr>
        <w:tab/>
        <w:t xml:space="preserve">We base our model on the equation proposed by </w:t>
      </w:r>
      <w:proofErr w:type="spellStart"/>
      <w:r>
        <w:rPr>
          <w:lang w:val="en-CA"/>
        </w:rPr>
        <w:t>Avilés</w:t>
      </w:r>
      <w:proofErr w:type="spellEnd"/>
      <w:r>
        <w:rPr>
          <w:lang w:val="en-CA"/>
        </w:rPr>
        <w:t xml:space="preserve"> (1999) where cooperative interactions have a synergistic effect on fitness.  This model has </w:t>
      </w:r>
      <w:r w:rsidR="00C6169F">
        <w:rPr>
          <w:lang w:val="en-CA"/>
        </w:rPr>
        <w:t xml:space="preserve">previously </w:t>
      </w:r>
      <w:r>
        <w:rPr>
          <w:lang w:val="en-CA"/>
        </w:rPr>
        <w:t>been used to study the coevolution between cooperative and grouping tendencies, either among nonrelatives (</w:t>
      </w:r>
      <w:proofErr w:type="spellStart"/>
      <w:r>
        <w:rPr>
          <w:lang w:val="en-CA"/>
        </w:rPr>
        <w:t>Avilés</w:t>
      </w:r>
      <w:proofErr w:type="spellEnd"/>
      <w:r>
        <w:rPr>
          <w:lang w:val="en-CA"/>
        </w:rPr>
        <w:t xml:space="preserve"> et al. 2002) or assuming different kinship structures (</w:t>
      </w:r>
      <w:proofErr w:type="spellStart"/>
      <w:r>
        <w:rPr>
          <w:lang w:val="en-CA"/>
        </w:rPr>
        <w:t>Avilés</w:t>
      </w:r>
      <w:proofErr w:type="spellEnd"/>
      <w:r>
        <w:rPr>
          <w:lang w:val="en-CA"/>
        </w:rPr>
        <w:t xml:space="preserve"> et al. 2004).  While in these </w:t>
      </w:r>
      <w:ins w:id="155" w:author="Ruth" w:date="2013-04-19T12:09:00Z">
        <w:r w:rsidR="00C6169F">
          <w:rPr>
            <w:lang w:val="en-CA"/>
          </w:rPr>
          <w:t xml:space="preserve">earlier </w:t>
        </w:r>
      </w:ins>
      <w:r>
        <w:rPr>
          <w:lang w:val="en-CA"/>
        </w:rPr>
        <w:t>models group size evolves in response to the coevolution of grouping and cooperation, here we assume that group size is externally fixed by ecological factors</w:t>
      </w:r>
      <w:ins w:id="156" w:author="Ruth" w:date="2013-04-19T12:10:00Z">
        <w:r w:rsidR="00C6169F">
          <w:rPr>
            <w:lang w:val="en-CA"/>
          </w:rPr>
          <w:t xml:space="preserve"> </w:t>
        </w:r>
      </w:ins>
      <w:del w:id="157" w:author="Ruth" w:date="2013-04-19T12:10:00Z">
        <w:r w:rsidDel="00C6169F">
          <w:rPr>
            <w:lang w:val="en-CA"/>
          </w:rPr>
          <w:delText xml:space="preserve"> </w:delText>
        </w:r>
      </w:del>
      <w:r>
        <w:rPr>
          <w:lang w:val="en-CA"/>
        </w:rPr>
        <w:t xml:space="preserve">and </w:t>
      </w:r>
      <w:r w:rsidR="00327924">
        <w:rPr>
          <w:lang w:val="en-CA"/>
        </w:rPr>
        <w:t>allow</w:t>
      </w:r>
      <w:r>
        <w:rPr>
          <w:lang w:val="en-CA"/>
        </w:rPr>
        <w:t xml:space="preserve"> instead </w:t>
      </w:r>
      <w:r w:rsidR="002F0E80">
        <w:rPr>
          <w:lang w:val="en-CA"/>
        </w:rPr>
        <w:t xml:space="preserve">the evolution of </w:t>
      </w:r>
      <w:r w:rsidR="00327924">
        <w:rPr>
          <w:lang w:val="en-CA"/>
        </w:rPr>
        <w:t>the degree to which individuals discriminate against kin when becoming associated in social groups</w:t>
      </w:r>
      <w:r>
        <w:rPr>
          <w:lang w:val="en-CA"/>
        </w:rPr>
        <w:t xml:space="preserve">.  </w:t>
      </w:r>
      <w:ins w:id="158" w:author="Ruth" w:date="2013-03-12T17:58:00Z">
        <w:r w:rsidR="00B94404">
          <w:rPr>
            <w:lang w:val="en-CA"/>
          </w:rPr>
          <w:t xml:space="preserve"> </w:t>
        </w:r>
      </w:ins>
      <w:ins w:id="159" w:author="Ruth" w:date="2013-04-19T12:10:00Z">
        <w:r w:rsidR="00C6169F">
          <w:rPr>
            <w:lang w:val="en-CA"/>
          </w:rPr>
          <w:t xml:space="preserve">. </w:t>
        </w:r>
      </w:ins>
    </w:p>
    <w:p w14:paraId="41F07C06" w14:textId="781F6DDC" w:rsidR="006F2AD2" w:rsidRDefault="006F2AD2" w:rsidP="00B56912">
      <w:pPr>
        <w:spacing w:line="480" w:lineRule="auto"/>
        <w:ind w:firstLine="720"/>
        <w:rPr>
          <w:b/>
          <w:lang w:val="en-CA"/>
        </w:rPr>
      </w:pPr>
      <w:r>
        <w:rPr>
          <w:lang w:val="en-CA"/>
        </w:rPr>
        <w:t xml:space="preserve">We find that the factor that has by far the largest effect on the kin composition of social groups is the intrinsic fecundity of a species, </w:t>
      </w:r>
      <w:r w:rsidR="002D247B">
        <w:rPr>
          <w:lang w:val="en-CA"/>
        </w:rPr>
        <w:t>which explains close to 90% of the variance</w:t>
      </w:r>
      <w:r w:rsidR="00846F8C">
        <w:rPr>
          <w:lang w:val="en-CA"/>
        </w:rPr>
        <w:t xml:space="preserve">.  Interestingly, the group carrying capacity </w:t>
      </w:r>
      <w:r w:rsidR="00D21BA0">
        <w:rPr>
          <w:lang w:val="en-CA"/>
        </w:rPr>
        <w:t>was</w:t>
      </w:r>
      <w:r w:rsidR="00846F8C">
        <w:rPr>
          <w:lang w:val="en-CA"/>
        </w:rPr>
        <w:t xml:space="preserve"> only a minor influence, except for a combination of very high </w:t>
      </w:r>
      <w:r w:rsidR="007779D7">
        <w:rPr>
          <w:lang w:val="en-CA"/>
        </w:rPr>
        <w:t xml:space="preserve">group carrying capacity </w:t>
      </w:r>
      <w:r w:rsidR="00846F8C">
        <w:rPr>
          <w:lang w:val="en-CA"/>
        </w:rPr>
        <w:t xml:space="preserve">and very low fecundity, in which case </w:t>
      </w:r>
      <w:r w:rsidR="00A53BAC">
        <w:rPr>
          <w:lang w:val="en-CA"/>
        </w:rPr>
        <w:t xml:space="preserve">groups of low relatedness formed </w:t>
      </w:r>
      <w:r w:rsidR="00E33FE3">
        <w:rPr>
          <w:lang w:val="en-CA"/>
        </w:rPr>
        <w:t>when</w:t>
      </w:r>
      <w:r w:rsidR="00A53BAC">
        <w:rPr>
          <w:lang w:val="en-CA"/>
        </w:rPr>
        <w:t xml:space="preserve"> the relative fitness costs of cooperation were high.  </w:t>
      </w:r>
      <w:ins w:id="160" w:author="Ruth" w:date="2013-03-27T15:20:00Z">
        <w:r w:rsidR="00BB196B">
          <w:rPr>
            <w:lang w:val="en-CA"/>
          </w:rPr>
          <w:t xml:space="preserve">Additionally we find that cooperation </w:t>
        </w:r>
      </w:ins>
      <w:ins w:id="161" w:author="Ruth" w:date="2013-03-27T15:25:00Z">
        <w:r w:rsidR="00BB196B">
          <w:rPr>
            <w:lang w:val="en-CA"/>
          </w:rPr>
          <w:t xml:space="preserve">evolves to high levels in the majority of parameter combinations. </w:t>
        </w:r>
      </w:ins>
      <w:r w:rsidR="0038406C">
        <w:rPr>
          <w:lang w:val="en-CA"/>
        </w:rPr>
        <w:t xml:space="preserve">We also find that levels of cooperation, group size, and the kin composition of </w:t>
      </w:r>
      <w:r w:rsidR="0038406C">
        <w:rPr>
          <w:lang w:val="en-CA"/>
        </w:rPr>
        <w:lastRenderedPageBreak/>
        <w:t xml:space="preserve">social groups oscillate through time, with cooperation and group size oscillating in parallel and </w:t>
      </w:r>
      <w:r w:rsidR="00B56912">
        <w:rPr>
          <w:lang w:val="en-CA"/>
        </w:rPr>
        <w:t xml:space="preserve">being </w:t>
      </w:r>
      <w:r w:rsidR="0038406C">
        <w:rPr>
          <w:lang w:val="en-CA"/>
        </w:rPr>
        <w:t xml:space="preserve">counter correlated with the degree of relatedness </w:t>
      </w:r>
      <w:r w:rsidR="002A0D2E">
        <w:rPr>
          <w:lang w:val="en-CA"/>
        </w:rPr>
        <w:t xml:space="preserve">among members of </w:t>
      </w:r>
      <w:r w:rsidR="0038406C">
        <w:rPr>
          <w:lang w:val="en-CA"/>
        </w:rPr>
        <w:t xml:space="preserve">the groups formed.  </w:t>
      </w:r>
    </w:p>
    <w:p w14:paraId="41D2C187" w14:textId="77777777" w:rsidR="006D4DAE" w:rsidRDefault="006D4DAE" w:rsidP="000315B5">
      <w:pPr>
        <w:spacing w:line="480" w:lineRule="auto"/>
        <w:rPr>
          <w:b/>
          <w:lang w:val="en-CA"/>
        </w:rPr>
      </w:pPr>
    </w:p>
    <w:p w14:paraId="4D573F98" w14:textId="77777777" w:rsidR="00BC7068" w:rsidRDefault="00E351A6" w:rsidP="000315B5">
      <w:pPr>
        <w:spacing w:line="480" w:lineRule="auto"/>
        <w:rPr>
          <w:b/>
          <w:lang w:val="en-CA"/>
        </w:rPr>
      </w:pPr>
      <w:r>
        <w:rPr>
          <w:b/>
          <w:lang w:val="en-CA"/>
        </w:rPr>
        <w:t xml:space="preserve">Methods </w:t>
      </w:r>
    </w:p>
    <w:p w14:paraId="272F851C" w14:textId="77777777" w:rsidR="002A3A3E" w:rsidRDefault="002A3A3E" w:rsidP="002A3A3E">
      <w:pPr>
        <w:spacing w:line="480" w:lineRule="auto"/>
        <w:rPr>
          <w:i/>
          <w:lang w:val="en-CA"/>
        </w:rPr>
      </w:pPr>
      <w:r w:rsidRPr="00C23D81">
        <w:rPr>
          <w:i/>
          <w:lang w:val="en-CA"/>
        </w:rPr>
        <w:t xml:space="preserve">The model </w:t>
      </w:r>
      <w:r w:rsidRPr="002D7A9A">
        <w:rPr>
          <w:i/>
          <w:sz w:val="18"/>
          <w:szCs w:val="18"/>
          <w:lang w:val="en-CA"/>
        </w:rPr>
        <w:t xml:space="preserve">(methods copied from Julian’s documents and adapted from </w:t>
      </w:r>
      <w:proofErr w:type="spellStart"/>
      <w:r w:rsidRPr="002D7A9A">
        <w:rPr>
          <w:i/>
          <w:sz w:val="18"/>
          <w:szCs w:val="18"/>
          <w:lang w:val="en-CA"/>
        </w:rPr>
        <w:t>Veelen</w:t>
      </w:r>
      <w:proofErr w:type="spellEnd"/>
      <w:r w:rsidRPr="002D7A9A">
        <w:rPr>
          <w:i/>
          <w:sz w:val="18"/>
          <w:szCs w:val="18"/>
          <w:lang w:val="en-CA"/>
        </w:rPr>
        <w:t xml:space="preserve"> et al. 2010 etc.)</w:t>
      </w:r>
    </w:p>
    <w:p w14:paraId="6512434F" w14:textId="0C00A58C" w:rsidR="007E0C8B" w:rsidRDefault="001359D8" w:rsidP="002A3A3E">
      <w:pPr>
        <w:spacing w:line="480" w:lineRule="auto"/>
        <w:rPr>
          <w:lang w:val="en-CA"/>
        </w:rPr>
      </w:pPr>
      <w:r>
        <w:rPr>
          <w:lang w:val="en-CA"/>
        </w:rPr>
        <w:t>In this model we a</w:t>
      </w:r>
      <w:r w:rsidRPr="00013207">
        <w:rPr>
          <w:lang w:val="en-CA"/>
        </w:rPr>
        <w:t xml:space="preserve">ssume that individuals come together in </w:t>
      </w:r>
      <w:r w:rsidR="00820117">
        <w:rPr>
          <w:lang w:val="en-CA"/>
        </w:rPr>
        <w:t xml:space="preserve">one-generation breeding </w:t>
      </w:r>
      <w:r w:rsidR="00C711C7">
        <w:rPr>
          <w:lang w:val="en-CA"/>
        </w:rPr>
        <w:t>associations</w:t>
      </w:r>
      <w:r w:rsidR="00C711C7" w:rsidRPr="00013207">
        <w:rPr>
          <w:lang w:val="en-CA"/>
        </w:rPr>
        <w:t xml:space="preserve"> </w:t>
      </w:r>
      <w:r w:rsidR="00820117">
        <w:rPr>
          <w:lang w:val="en-CA"/>
        </w:rPr>
        <w:t>where they</w:t>
      </w:r>
      <w:r w:rsidRPr="00013207">
        <w:rPr>
          <w:lang w:val="en-CA"/>
        </w:rPr>
        <w:t xml:space="preserve"> perform task</w:t>
      </w:r>
      <w:r w:rsidR="00820117">
        <w:rPr>
          <w:lang w:val="en-CA"/>
        </w:rPr>
        <w:t>s</w:t>
      </w:r>
      <w:r w:rsidRPr="00013207">
        <w:rPr>
          <w:lang w:val="en-CA"/>
        </w:rPr>
        <w:t xml:space="preserve"> more efficiently together</w:t>
      </w:r>
      <w:r w:rsidR="001F1E45">
        <w:rPr>
          <w:lang w:val="en-CA"/>
        </w:rPr>
        <w:t xml:space="preserve"> </w:t>
      </w:r>
      <w:r w:rsidRPr="00013207">
        <w:rPr>
          <w:lang w:val="en-CA"/>
        </w:rPr>
        <w:t>than alone</w:t>
      </w:r>
      <w:r>
        <w:rPr>
          <w:lang w:val="en-CA"/>
        </w:rPr>
        <w:t>, as in Aviles et al (2002</w:t>
      </w:r>
      <w:r w:rsidR="005A2D58">
        <w:rPr>
          <w:lang w:val="en-CA"/>
        </w:rPr>
        <w:t>,</w:t>
      </w:r>
      <w:r>
        <w:rPr>
          <w:lang w:val="en-CA"/>
        </w:rPr>
        <w:t xml:space="preserve"> 2004)</w:t>
      </w:r>
      <w:r w:rsidR="001F1E45">
        <w:rPr>
          <w:lang w:val="en-CA"/>
        </w:rPr>
        <w:t xml:space="preserve"> and van </w:t>
      </w:r>
      <w:proofErr w:type="spellStart"/>
      <w:r w:rsidR="001F1E45">
        <w:rPr>
          <w:lang w:val="en-CA"/>
        </w:rPr>
        <w:t>Veelen</w:t>
      </w:r>
      <w:proofErr w:type="spellEnd"/>
      <w:r w:rsidR="001F1E45">
        <w:rPr>
          <w:lang w:val="en-CA"/>
        </w:rPr>
        <w:t xml:space="preserve"> </w:t>
      </w:r>
      <w:r w:rsidR="004D1FD4">
        <w:rPr>
          <w:lang w:val="en-CA"/>
        </w:rPr>
        <w:t>et al (</w:t>
      </w:r>
      <w:r w:rsidR="001F1E45">
        <w:rPr>
          <w:lang w:val="en-CA"/>
        </w:rPr>
        <w:t>2010)</w:t>
      </w:r>
      <w:r>
        <w:rPr>
          <w:lang w:val="en-CA"/>
        </w:rPr>
        <w:t xml:space="preserve">.  </w:t>
      </w:r>
      <w:ins w:id="162" w:author="Ruth" w:date="2013-03-26T13:45:00Z">
        <w:r w:rsidR="00A41D40">
          <w:rPr>
            <w:lang w:val="en-CA"/>
          </w:rPr>
          <w:t xml:space="preserve">This is </w:t>
        </w:r>
      </w:ins>
      <w:ins w:id="163" w:author="Ruth" w:date="2013-03-26T13:46:00Z">
        <w:r w:rsidR="00A41D40">
          <w:rPr>
            <w:lang w:val="en-CA"/>
          </w:rPr>
          <w:t>appropriate</w:t>
        </w:r>
      </w:ins>
      <w:ins w:id="164" w:author="Ruth" w:date="2013-03-26T13:45:00Z">
        <w:r w:rsidR="00A41D40">
          <w:rPr>
            <w:lang w:val="en-CA"/>
          </w:rPr>
          <w:t xml:space="preserve"> for species</w:t>
        </w:r>
      </w:ins>
      <w:ins w:id="165" w:author="Ruth" w:date="2013-03-26T14:24:00Z">
        <w:r w:rsidR="0093454B">
          <w:rPr>
            <w:lang w:val="en-CA"/>
          </w:rPr>
          <w:t xml:space="preserve"> that form breeding colonies</w:t>
        </w:r>
      </w:ins>
      <w:ins w:id="166" w:author="Ruth" w:date="2013-04-19T12:41:00Z">
        <w:r w:rsidR="00575B5A">
          <w:rPr>
            <w:lang w:val="en-CA"/>
          </w:rPr>
          <w:t xml:space="preserve"> such as the </w:t>
        </w:r>
      </w:ins>
      <w:ins w:id="167" w:author="Ruth" w:date="2013-04-19T12:42:00Z">
        <w:r w:rsidR="00A748E3">
          <w:rPr>
            <w:lang w:val="en-CA"/>
          </w:rPr>
          <w:t xml:space="preserve">fieldfare </w:t>
        </w:r>
        <w:r w:rsidR="00A748E3">
          <w:rPr>
            <w:lang w:val="en-CA"/>
          </w:rPr>
          <w:fldChar w:fldCharType="begin"/>
        </w:r>
      </w:ins>
      <w:ins w:id="168" w:author="Ruth" w:date="2013-04-19T12:45:00Z">
        <w:r w:rsidR="00A748E3">
          <w:rPr>
            <w:lang w:val="en-CA"/>
          </w:rPr>
          <w:instrText xml:space="preserve"> ADDIN ZOTERO_ITEM CSL_CITATION {"citationID":"RJ7IsONj","properties":{"formattedCitation":"(Wiklund, 1982)","plainCitation":"(Wiklund, 1982)"},"citationItems":[{"id":644,"uris":["http://zotero.org/users/701671/items/7M79EZ5G"],"uri":["http://zotero.org/users/701671/items/7M79EZ5G"],"itemData":{"id":644,"type":"article-journal","title":"Fieldfare (Turdus pilaris) Breeding Success in Relation to Colony Size, Nest Position and Association with Merlins (Falco columbarius)","container-title":"Behavioral Ecology and Sociobiology","page":"165-172","volume":"11","issue":"3","source":"JSTOR","abstract":"Clutch size, nestling production and breeding success were studied in colonial Fieldfares (Turdus pilaris) in a subalpine birch forest during ten breeding seasons. Reproductive success was highest for central pairs in large colonies; such pairs benefited most from communal defence against nest predators. Fieldfares and Merlins (Falco columbarius) usually bred in association. Fieldfares breeding away from Merlins had lower breeding success than pairs associated with Merlins, which also benefited by reduced nest predation. Fieldfares apparently chose to nest near Merlins, which had already laid eggs when the thrushes started nest-building.","DOI":"10.2307/4599531","ISSN":"0340-5443","note":"ArticleType: research-article / Full publication date: 1982 / Copyright © 1982 Springer","journalAbbreviation":"Behavioral Ecology and Sociobiology","author":[{"family":"Wiklund","given":"Christer G."}],"issued":{"date-parts":[["1982",1,1]]},"accessed":{"date-parts":[["2013",4,19]]}}}],"schema":"https://github.com/citation-style-language/schema/raw/master/csl-citation.json"} </w:instrText>
        </w:r>
      </w:ins>
      <w:r w:rsidR="00A748E3">
        <w:rPr>
          <w:lang w:val="en-CA"/>
        </w:rPr>
        <w:fldChar w:fldCharType="separate"/>
      </w:r>
      <w:ins w:id="169" w:author="Ruth" w:date="2013-04-19T12:45:00Z">
        <w:r w:rsidR="00A748E3" w:rsidRPr="00A748E3">
          <w:rPr>
            <w:rFonts w:ascii="Calibri" w:hAnsi="Calibri"/>
            <w:rPrChange w:id="170" w:author="Ruth" w:date="2013-04-19T12:45:00Z">
              <w:rPr/>
            </w:rPrChange>
          </w:rPr>
          <w:t>(Wiklund, 1982)</w:t>
        </w:r>
      </w:ins>
      <w:ins w:id="171" w:author="Ruth" w:date="2013-04-19T12:42:00Z">
        <w:r w:rsidR="00A748E3">
          <w:rPr>
            <w:lang w:val="en-CA"/>
          </w:rPr>
          <w:fldChar w:fldCharType="end"/>
        </w:r>
      </w:ins>
      <w:ins w:id="172" w:author="Ruth" w:date="2013-04-19T12:45:00Z">
        <w:r w:rsidR="00A748E3">
          <w:rPr>
            <w:lang w:val="en-CA"/>
          </w:rPr>
          <w:t>, redwing</w:t>
        </w:r>
      </w:ins>
      <w:ins w:id="173" w:author="Ruth" w:date="2013-04-19T12:46:00Z">
        <w:r w:rsidR="00A748E3">
          <w:rPr>
            <w:lang w:val="en-CA"/>
          </w:rPr>
          <w:t xml:space="preserve"> blackbirds</w:t>
        </w:r>
      </w:ins>
      <w:ins w:id="174" w:author="Ruth" w:date="2013-04-19T12:48:00Z">
        <w:r w:rsidR="00A748E3">
          <w:rPr>
            <w:lang w:val="en-CA"/>
          </w:rPr>
          <w:t xml:space="preserve"> </w:t>
        </w:r>
        <w:r w:rsidR="00A748E3">
          <w:rPr>
            <w:lang w:val="en-CA"/>
          </w:rPr>
          <w:fldChar w:fldCharType="begin"/>
        </w:r>
        <w:r w:rsidR="00A748E3">
          <w:rPr>
            <w:lang w:val="en-CA"/>
          </w:rPr>
          <w:instrText xml:space="preserve"> ADDIN ZOTERO_ITEM CSL_CITATION {"citationID":"BzbCiM0G","properties":{"formattedCitation":"(Picman, Leonard &amp; Horn, 1988)","plainCitation":"(Picman, Leonard &amp; Horn, 1988)"},"citationItems":[{"id":669,"uris":["http://zotero.org/users/701671/items/5W5DISW3"],"uri":["http://zotero.org/users/701671/items/5W5DISW3"],"itemData":{"id":669,"type":"article-journal","title":"Antipredation role of clumped nesting by marsh-nesting red-winged blackbirds","container-title":"Behavioral Ecology and Sociobiology","page":"9-15","volume":"22","issue":"1","source":"link.springer.com","abstract":"Red-winged blackbirds, Agelaius phoeniceus, breed in marshes in high densities and their nests are frequently clumped. Because predation is consistently the most important cause of redwing nesting mortality, high densities of breeding individuals could be an anti-predation adaptation. In our study site predation by marsh wrens, Cistothorus palustris, was the main cause of redwing nesting losses. In situations when marsh wrens were near, predation rates on redwing nests decreased with increasing female density. Group life could reduce predation because of improved nest defense, selfish herd effects, or predator dilution effects. We differentiated between these possibilities by introducing experimental colonies consisting of 3, 6, and 9 artificial nests near and away from active redwing nests. The experimental colonies near active nests suffered less predation, but predation rates were not correlated with colony size or a nest's location within the colony. Therefore, the advantage of group life in this population is probably mutual nest protection.","DOI":"10.1007/BF00395693","ISSN":"0340-5443, 1432-0762","journalAbbreviation":"Behav Ecol Sociobiol","language":"en","author":[{"family":"Picman","given":"J."},{"family":"Leonard","given":"M."},{"family":"Horn","given":"A."}],"issued":{"date-parts":[["1988",1,1]]},"accessed":{"date-parts":[["2013",4,19]]}}}],"schema":"https://github.com/citation-style-language/schema/raw/master/csl-citation.json"} </w:instrText>
        </w:r>
      </w:ins>
      <w:r w:rsidR="00A748E3">
        <w:rPr>
          <w:lang w:val="en-CA"/>
        </w:rPr>
        <w:fldChar w:fldCharType="separate"/>
      </w:r>
      <w:ins w:id="175" w:author="Ruth" w:date="2013-04-19T12:48:00Z">
        <w:r w:rsidR="00A748E3" w:rsidRPr="00A748E3">
          <w:rPr>
            <w:rFonts w:ascii="Calibri" w:hAnsi="Calibri"/>
            <w:rPrChange w:id="176" w:author="Ruth" w:date="2013-04-19T12:48:00Z">
              <w:rPr/>
            </w:rPrChange>
          </w:rPr>
          <w:t>(Picman, Leonard &amp; Horn, 1988)</w:t>
        </w:r>
        <w:r w:rsidR="00A748E3">
          <w:rPr>
            <w:lang w:val="en-CA"/>
          </w:rPr>
          <w:fldChar w:fldCharType="end"/>
        </w:r>
      </w:ins>
      <w:ins w:id="177" w:author="Ruth" w:date="2013-04-19T12:42:00Z">
        <w:r w:rsidR="00A748E3">
          <w:rPr>
            <w:lang w:val="en-CA"/>
          </w:rPr>
          <w:t xml:space="preserve"> </w:t>
        </w:r>
      </w:ins>
      <w:ins w:id="178" w:author="Ruth" w:date="2013-03-26T14:28:00Z">
        <w:r w:rsidR="0093454B">
          <w:rPr>
            <w:lang w:val="en-CA"/>
          </w:rPr>
          <w:t xml:space="preserve">. </w:t>
        </w:r>
      </w:ins>
      <w:r w:rsidR="009B29DD">
        <w:rPr>
          <w:lang w:val="en-CA"/>
        </w:rPr>
        <w:t xml:space="preserve">The size of the groups formed </w:t>
      </w:r>
      <w:r w:rsidR="0030219D">
        <w:rPr>
          <w:lang w:val="en-CA"/>
        </w:rPr>
        <w:t>reflects the expected balance between costs and benefits of group living</w:t>
      </w:r>
      <w:r w:rsidR="00CE50C7">
        <w:rPr>
          <w:lang w:val="en-CA"/>
        </w:rPr>
        <w:t>,</w:t>
      </w:r>
      <w:r w:rsidR="0030219D">
        <w:rPr>
          <w:lang w:val="en-CA"/>
        </w:rPr>
        <w:t xml:space="preserve"> </w:t>
      </w:r>
      <w:r w:rsidR="00CE50C7">
        <w:rPr>
          <w:lang w:val="en-CA"/>
        </w:rPr>
        <w:t>given</w:t>
      </w:r>
      <w:r w:rsidR="0030219D">
        <w:rPr>
          <w:lang w:val="en-CA"/>
        </w:rPr>
        <w:t xml:space="preserve"> an externally-imposed group carrying capacity and the average cooperative tendencies of existing group members. </w:t>
      </w:r>
      <w:r w:rsidR="009B29DD">
        <w:rPr>
          <w:lang w:val="en-CA"/>
        </w:rPr>
        <w:t xml:space="preserve"> </w:t>
      </w:r>
      <w:r w:rsidR="007E0C8B">
        <w:rPr>
          <w:lang w:val="en-CA"/>
        </w:rPr>
        <w:t xml:space="preserve">Within groups, the extent to which individuals help one another is determined by individually coded “cooperative” tendencies. </w:t>
      </w:r>
      <w:r w:rsidR="007E0C8B" w:rsidRPr="00445A96">
        <w:rPr>
          <w:lang w:val="en-CA"/>
        </w:rPr>
        <w:t>Cooperation increases group productivity, but lowers the relative fitness of</w:t>
      </w:r>
      <w:r w:rsidR="007E0C8B">
        <w:rPr>
          <w:lang w:val="en-CA"/>
        </w:rPr>
        <w:t xml:space="preserve"> cooperators within their group depending on the cost of cooperation. </w:t>
      </w:r>
      <w:r w:rsidR="009B29DD">
        <w:rPr>
          <w:lang w:val="en-CA"/>
        </w:rPr>
        <w:t>In addition to being dependent on a group’s current size,</w:t>
      </w:r>
      <w:r w:rsidR="005C62EC">
        <w:rPr>
          <w:lang w:val="en-CA"/>
        </w:rPr>
        <w:t xml:space="preserve"> the</w:t>
      </w:r>
      <w:r w:rsidR="009B29DD">
        <w:rPr>
          <w:lang w:val="en-CA"/>
        </w:rPr>
        <w:t xml:space="preserve"> a</w:t>
      </w:r>
      <w:r w:rsidR="007E0C8B">
        <w:rPr>
          <w:lang w:val="en-CA"/>
        </w:rPr>
        <w:t>dmission</w:t>
      </w:r>
      <w:r w:rsidR="005C62EC">
        <w:rPr>
          <w:lang w:val="en-CA"/>
        </w:rPr>
        <w:t xml:space="preserve"> of</w:t>
      </w:r>
      <w:r w:rsidR="00CE50C7">
        <w:rPr>
          <w:lang w:val="en-CA"/>
        </w:rPr>
        <w:t xml:space="preserve"> particular individuals </w:t>
      </w:r>
      <w:r w:rsidR="007E0C8B">
        <w:rPr>
          <w:lang w:val="en-CA"/>
        </w:rPr>
        <w:t xml:space="preserve">to </w:t>
      </w:r>
      <w:r w:rsidR="00CE50C7">
        <w:rPr>
          <w:lang w:val="en-CA"/>
        </w:rPr>
        <w:t xml:space="preserve">a given </w:t>
      </w:r>
      <w:r w:rsidR="007E0C8B">
        <w:rPr>
          <w:lang w:val="en-CA"/>
        </w:rPr>
        <w:t xml:space="preserve">group </w:t>
      </w:r>
      <w:r w:rsidR="009C4B6C">
        <w:rPr>
          <w:lang w:val="en-CA"/>
        </w:rPr>
        <w:t>depends on its degree of relatedness to existing group members, as a function of</w:t>
      </w:r>
      <w:r w:rsidR="007E0C8B">
        <w:rPr>
          <w:lang w:val="en-CA"/>
        </w:rPr>
        <w:t xml:space="preserve"> </w:t>
      </w:r>
      <w:r w:rsidR="00CE50C7">
        <w:rPr>
          <w:lang w:val="en-CA"/>
        </w:rPr>
        <w:t>the</w:t>
      </w:r>
      <w:r>
        <w:rPr>
          <w:lang w:val="en-CA"/>
        </w:rPr>
        <w:t xml:space="preserve"> individual</w:t>
      </w:r>
      <w:r w:rsidR="007E0C8B">
        <w:rPr>
          <w:lang w:val="en-CA"/>
        </w:rPr>
        <w:t xml:space="preserve">’s genetically coded kin preference </w:t>
      </w:r>
      <w:r w:rsidR="009C4B6C">
        <w:rPr>
          <w:lang w:val="en-CA"/>
        </w:rPr>
        <w:t>and</w:t>
      </w:r>
      <w:r w:rsidR="007E0C8B">
        <w:rPr>
          <w:lang w:val="en-CA"/>
        </w:rPr>
        <w:t xml:space="preserve"> the average kin preference of </w:t>
      </w:r>
      <w:r w:rsidR="008376F2">
        <w:rPr>
          <w:lang w:val="en-CA"/>
        </w:rPr>
        <w:t xml:space="preserve">existing </w:t>
      </w:r>
      <w:r w:rsidR="007E0C8B">
        <w:rPr>
          <w:lang w:val="en-CA"/>
        </w:rPr>
        <w:t>group members.</w:t>
      </w:r>
      <w:r>
        <w:rPr>
          <w:lang w:val="en-CA"/>
        </w:rPr>
        <w:t xml:space="preserve"> </w:t>
      </w:r>
      <w:r w:rsidR="00836E33">
        <w:rPr>
          <w:lang w:val="en-CA"/>
        </w:rPr>
        <w:t xml:space="preserve"> Both ind</w:t>
      </w:r>
      <w:r w:rsidR="00607A53">
        <w:rPr>
          <w:lang w:val="en-CA"/>
        </w:rPr>
        <w:t>ividual cooperative tendenc</w:t>
      </w:r>
      <w:r w:rsidR="008376F2">
        <w:rPr>
          <w:lang w:val="en-CA"/>
        </w:rPr>
        <w:t>ies</w:t>
      </w:r>
      <w:r w:rsidR="00836E33">
        <w:rPr>
          <w:lang w:val="en-CA"/>
        </w:rPr>
        <w:t xml:space="preserve"> and </w:t>
      </w:r>
      <w:r w:rsidR="008376F2">
        <w:rPr>
          <w:lang w:val="en-CA"/>
        </w:rPr>
        <w:t xml:space="preserve">the </w:t>
      </w:r>
      <w:r w:rsidR="00836E33">
        <w:rPr>
          <w:lang w:val="en-CA"/>
        </w:rPr>
        <w:t>strength of kin preference evolve</w:t>
      </w:r>
      <w:r w:rsidR="00DF0190">
        <w:rPr>
          <w:lang w:val="en-CA"/>
        </w:rPr>
        <w:t xml:space="preserve"> in the simulations</w:t>
      </w:r>
      <w:r w:rsidR="00836E33">
        <w:rPr>
          <w:lang w:val="en-CA"/>
        </w:rPr>
        <w:t>.</w:t>
      </w:r>
    </w:p>
    <w:p w14:paraId="08AD1A20" w14:textId="77777777" w:rsidR="00C7230A" w:rsidRDefault="00C7230A" w:rsidP="002A3A3E">
      <w:pPr>
        <w:spacing w:line="480" w:lineRule="auto"/>
        <w:rPr>
          <w:b/>
          <w:lang w:val="en-CA"/>
        </w:rPr>
      </w:pPr>
    </w:p>
    <w:p w14:paraId="73CFEABB" w14:textId="77777777" w:rsidR="001F1E45" w:rsidRPr="00607A53" w:rsidRDefault="0028234D" w:rsidP="002A3A3E">
      <w:pPr>
        <w:spacing w:line="480" w:lineRule="auto"/>
        <w:rPr>
          <w:i/>
          <w:lang w:val="en-CA"/>
        </w:rPr>
      </w:pPr>
      <w:r w:rsidRPr="00607A53">
        <w:rPr>
          <w:i/>
          <w:lang w:val="en-CA"/>
        </w:rPr>
        <w:t>Per Capita Group Productivity and Relative Fitness within Groups</w:t>
      </w:r>
    </w:p>
    <w:p w14:paraId="0A6CEF1D" w14:textId="02682C42" w:rsidR="001F1E45" w:rsidRPr="007E0C8B" w:rsidRDefault="001F1E45" w:rsidP="002A3A3E">
      <w:pPr>
        <w:spacing w:line="480" w:lineRule="auto"/>
        <w:rPr>
          <w:lang w:val="en-CA"/>
        </w:rPr>
      </w:pPr>
      <w:r w:rsidRPr="007E0C8B">
        <w:rPr>
          <w:lang w:val="en-CA"/>
        </w:rPr>
        <w:t>We assume that the number of offspring produce</w:t>
      </w:r>
      <w:r w:rsidR="005C62EC">
        <w:rPr>
          <w:lang w:val="en-CA"/>
        </w:rPr>
        <w:t>d</w:t>
      </w:r>
      <w:r w:rsidRPr="007E0C8B">
        <w:rPr>
          <w:lang w:val="en-CA"/>
        </w:rPr>
        <w:t xml:space="preserve"> per capita is maximized in groups of intermediate size</w:t>
      </w:r>
      <w:r w:rsidR="00820A61">
        <w:rPr>
          <w:lang w:val="en-CA"/>
        </w:rPr>
        <w:t xml:space="preserve">, </w:t>
      </w:r>
      <w:r w:rsidRPr="007E0C8B">
        <w:rPr>
          <w:lang w:val="en-CA"/>
        </w:rPr>
        <w:t>reflect</w:t>
      </w:r>
      <w:r w:rsidR="00820A61">
        <w:rPr>
          <w:lang w:val="en-CA"/>
        </w:rPr>
        <w:t>ing</w:t>
      </w:r>
      <w:r w:rsidRPr="007E0C8B">
        <w:rPr>
          <w:lang w:val="en-CA"/>
        </w:rPr>
        <w:t xml:space="preserve"> </w:t>
      </w:r>
      <w:r w:rsidR="00820A61">
        <w:rPr>
          <w:lang w:val="en-CA"/>
        </w:rPr>
        <w:t>a balance between</w:t>
      </w:r>
      <w:r w:rsidR="00820A61" w:rsidRPr="007E0C8B">
        <w:rPr>
          <w:lang w:val="en-CA"/>
        </w:rPr>
        <w:t xml:space="preserve"> </w:t>
      </w:r>
      <w:r w:rsidRPr="007E0C8B">
        <w:rPr>
          <w:lang w:val="en-CA"/>
        </w:rPr>
        <w:t>benefits (e</w:t>
      </w:r>
      <w:r w:rsidR="00EA58B9">
        <w:rPr>
          <w:lang w:val="en-CA"/>
        </w:rPr>
        <w:t>.g. protection from predators, greater foraging success</w:t>
      </w:r>
      <w:r w:rsidRPr="007E0C8B">
        <w:rPr>
          <w:lang w:val="en-CA"/>
        </w:rPr>
        <w:t xml:space="preserve">) </w:t>
      </w:r>
      <w:r w:rsidR="00820A61">
        <w:rPr>
          <w:lang w:val="en-CA"/>
        </w:rPr>
        <w:t xml:space="preserve">and </w:t>
      </w:r>
      <w:r w:rsidRPr="007E0C8B">
        <w:rPr>
          <w:lang w:val="en-CA"/>
        </w:rPr>
        <w:t>costs (e.g. crowding, resource competition)</w:t>
      </w:r>
      <w:r w:rsidR="00820A61">
        <w:rPr>
          <w:lang w:val="en-CA"/>
        </w:rPr>
        <w:t xml:space="preserve"> of group living.</w:t>
      </w:r>
    </w:p>
    <w:p w14:paraId="101DE3A9" w14:textId="2A72AE64" w:rsidR="00836E33" w:rsidRPr="00836E33" w:rsidRDefault="00820A61" w:rsidP="001359D8">
      <w:pPr>
        <w:autoSpaceDE w:val="0"/>
        <w:autoSpaceDN w:val="0"/>
        <w:adjustRightInd w:val="0"/>
        <w:spacing w:after="0" w:line="480" w:lineRule="auto"/>
        <w:rPr>
          <w:lang w:val="en-CA"/>
        </w:rPr>
      </w:pPr>
      <w:r>
        <w:rPr>
          <w:lang w:val="en-CA"/>
        </w:rPr>
        <w:lastRenderedPageBreak/>
        <w:t>As in earlier models</w:t>
      </w:r>
      <w:r w:rsidRPr="008B1AE2">
        <w:rPr>
          <w:lang w:val="en-CA"/>
        </w:rPr>
        <w:t xml:space="preserve"> </w:t>
      </w:r>
      <w:r w:rsidR="001359D8">
        <w:rPr>
          <w:lang w:val="en-CA"/>
        </w:rPr>
        <w:t>(</w:t>
      </w:r>
      <w:proofErr w:type="spellStart"/>
      <w:r w:rsidR="001359D8" w:rsidRPr="008B1AE2">
        <w:rPr>
          <w:lang w:val="en-CA"/>
        </w:rPr>
        <w:t>Avilés</w:t>
      </w:r>
      <w:proofErr w:type="spellEnd"/>
      <w:r w:rsidR="001359D8" w:rsidRPr="008B1AE2">
        <w:rPr>
          <w:lang w:val="en-CA"/>
        </w:rPr>
        <w:t>, 1999, 2002</w:t>
      </w:r>
      <w:r w:rsidR="001359D8">
        <w:rPr>
          <w:lang w:val="en-CA"/>
        </w:rPr>
        <w:t xml:space="preserve">, </w:t>
      </w:r>
      <w:proofErr w:type="spellStart"/>
      <w:r w:rsidR="001359D8" w:rsidRPr="008B1AE2">
        <w:rPr>
          <w:lang w:val="en-CA"/>
        </w:rPr>
        <w:t>Avilés</w:t>
      </w:r>
      <w:proofErr w:type="spellEnd"/>
      <w:r w:rsidR="001359D8" w:rsidRPr="008B1AE2">
        <w:rPr>
          <w:lang w:val="en-CA"/>
        </w:rPr>
        <w:t xml:space="preserve"> et al., 2002</w:t>
      </w:r>
      <w:r w:rsidR="001359D8">
        <w:rPr>
          <w:lang w:val="en-CA"/>
        </w:rPr>
        <w:t>,</w:t>
      </w:r>
      <w:r>
        <w:rPr>
          <w:lang w:val="en-CA"/>
        </w:rPr>
        <w:t xml:space="preserve"> </w:t>
      </w:r>
      <w:r w:rsidR="001359D8" w:rsidRPr="008B1AE2">
        <w:rPr>
          <w:lang w:val="en-CA"/>
        </w:rPr>
        <w:t>2004</w:t>
      </w:r>
      <w:r w:rsidR="00840436">
        <w:rPr>
          <w:lang w:val="en-CA"/>
        </w:rPr>
        <w:t>;</w:t>
      </w:r>
      <w:r w:rsidR="001359D8">
        <w:rPr>
          <w:lang w:val="en-CA"/>
        </w:rPr>
        <w:t xml:space="preserve"> van </w:t>
      </w:r>
      <w:proofErr w:type="spellStart"/>
      <w:r w:rsidR="001359D8">
        <w:rPr>
          <w:lang w:val="en-CA"/>
        </w:rPr>
        <w:t>Veelen</w:t>
      </w:r>
      <w:proofErr w:type="spellEnd"/>
      <w:r w:rsidR="001359D8">
        <w:rPr>
          <w:lang w:val="en-CA"/>
        </w:rPr>
        <w:t xml:space="preserve"> 2010)</w:t>
      </w:r>
      <w:r>
        <w:rPr>
          <w:lang w:val="en-CA"/>
        </w:rPr>
        <w:t>,</w:t>
      </w:r>
      <w:r w:rsidR="001359D8" w:rsidRPr="008B1AE2">
        <w:rPr>
          <w:lang w:val="en-CA"/>
        </w:rPr>
        <w:t xml:space="preserve"> we</w:t>
      </w:r>
      <w:r w:rsidR="001F1E45">
        <w:rPr>
          <w:lang w:val="en-CA"/>
        </w:rPr>
        <w:t xml:space="preserve"> </w:t>
      </w:r>
      <w:r w:rsidR="001359D8" w:rsidRPr="008B1AE2">
        <w:rPr>
          <w:lang w:val="en-CA"/>
        </w:rPr>
        <w:t xml:space="preserve">assume that the number of offspring produced by an individual is a function of the size of </w:t>
      </w:r>
      <w:r w:rsidR="007F4B2E">
        <w:rPr>
          <w:lang w:val="en-CA"/>
        </w:rPr>
        <w:t>its</w:t>
      </w:r>
      <w:r w:rsidR="007F4B2E" w:rsidRPr="008B1AE2">
        <w:rPr>
          <w:lang w:val="en-CA"/>
        </w:rPr>
        <w:t xml:space="preserve"> </w:t>
      </w:r>
      <w:r w:rsidR="001359D8" w:rsidRPr="008B1AE2">
        <w:rPr>
          <w:lang w:val="en-CA"/>
        </w:rPr>
        <w:t>group</w:t>
      </w:r>
      <w:r w:rsidR="005C62EC">
        <w:rPr>
          <w:lang w:val="en-CA"/>
        </w:rPr>
        <w:t>,</w:t>
      </w:r>
      <w:r w:rsidR="007F4B2E">
        <w:rPr>
          <w:lang w:val="en-CA"/>
        </w:rPr>
        <w:t xml:space="preserve"> the average cooperative tendencies </w:t>
      </w:r>
      <w:r w:rsidR="001359D8" w:rsidRPr="008B1AE2">
        <w:rPr>
          <w:lang w:val="en-CA"/>
        </w:rPr>
        <w:t xml:space="preserve">of </w:t>
      </w:r>
      <w:r w:rsidR="00823C62">
        <w:rPr>
          <w:lang w:val="en-CA"/>
        </w:rPr>
        <w:t>group</w:t>
      </w:r>
      <w:r w:rsidR="00840436">
        <w:rPr>
          <w:lang w:val="en-CA"/>
        </w:rPr>
        <w:t xml:space="preserve"> </w:t>
      </w:r>
      <w:r w:rsidR="001359D8" w:rsidRPr="008B1AE2">
        <w:rPr>
          <w:lang w:val="en-CA"/>
        </w:rPr>
        <w:t>members</w:t>
      </w:r>
      <w:r w:rsidR="007F4B2E">
        <w:rPr>
          <w:lang w:val="en-CA"/>
        </w:rPr>
        <w:t>,</w:t>
      </w:r>
      <w:r w:rsidR="001359D8">
        <w:rPr>
          <w:lang w:val="en-CA"/>
        </w:rPr>
        <w:t xml:space="preserve"> and the cooperative</w:t>
      </w:r>
      <w:r w:rsidR="007F4B2E">
        <w:rPr>
          <w:lang w:val="en-CA"/>
        </w:rPr>
        <w:t xml:space="preserve"> tendencies</w:t>
      </w:r>
      <w:r w:rsidR="001359D8">
        <w:rPr>
          <w:lang w:val="en-CA"/>
        </w:rPr>
        <w:t xml:space="preserve"> of </w:t>
      </w:r>
      <w:r w:rsidR="001359D8" w:rsidRPr="008B1AE2">
        <w:rPr>
          <w:lang w:val="en-CA"/>
        </w:rPr>
        <w:t>the individual itself</w:t>
      </w:r>
      <w:r w:rsidR="007F4B2E">
        <w:rPr>
          <w:lang w:val="en-CA"/>
        </w:rPr>
        <w:t>, according to</w:t>
      </w:r>
      <w:r w:rsidR="001359D8">
        <w:rPr>
          <w:lang w:val="en-CA"/>
        </w:rPr>
        <w:t xml:space="preserve"> the func</w:t>
      </w:r>
      <w:r w:rsidR="00836E33">
        <w:rPr>
          <w:lang w:val="en-CA"/>
        </w:rPr>
        <w:t>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2"/>
        <w:gridCol w:w="770"/>
      </w:tblGrid>
      <w:tr w:rsidR="001B4E5E" w14:paraId="3CF15B3B" w14:textId="77777777" w:rsidTr="001B4E5E">
        <w:tc>
          <w:tcPr>
            <w:tcW w:w="8472" w:type="dxa"/>
          </w:tcPr>
          <w:p w14:paraId="65B37FBE" w14:textId="77777777" w:rsidR="001B4E5E" w:rsidRPr="001B4E5E" w:rsidRDefault="00124ABA" w:rsidP="001B4E5E">
            <w:pPr>
              <w:autoSpaceDE w:val="0"/>
              <w:autoSpaceDN w:val="0"/>
              <w:adjustRightInd w:val="0"/>
              <w:spacing w:line="480" w:lineRule="auto"/>
              <w:jc w:val="center"/>
              <w:rPr>
                <w:rFonts w:eastAsiaTheme="minorEastAsia" w:cs="CMMI10"/>
              </w:rPr>
            </w:pPr>
            <m:oMath>
              <m:sSub>
                <m:sSubPr>
                  <m:ctrlPr>
                    <w:rPr>
                      <w:rFonts w:ascii="Cambria Math" w:hAnsi="Cambria Math" w:cs="CMMI10"/>
                      <w:i/>
                    </w:rPr>
                  </m:ctrlPr>
                </m:sSubPr>
                <m:e>
                  <m:r>
                    <w:rPr>
                      <w:rFonts w:ascii="Cambria Math" w:hAnsi="Cambria Math" w:cs="CMMI10"/>
                    </w:rPr>
                    <m:t>f</m:t>
                  </m:r>
                </m:e>
                <m:sub>
                  <m:r>
                    <w:rPr>
                      <w:rFonts w:ascii="Cambria Math" w:hAnsi="Cambria Math" w:cs="CMMI10"/>
                    </w:rPr>
                    <m:t>i</m:t>
                  </m:r>
                </m:sub>
              </m:sSub>
              <m:d>
                <m:dPr>
                  <m:ctrlPr>
                    <w:rPr>
                      <w:rFonts w:ascii="Cambria Math" w:hAnsi="Cambria Math" w:cs="CMMI10"/>
                      <w:i/>
                    </w:rPr>
                  </m:ctrlPr>
                </m:dPr>
                <m:e>
                  <m:r>
                    <w:rPr>
                      <w:rFonts w:ascii="Cambria Math" w:hAnsi="Cambria Math" w:cs="CMMI10"/>
                    </w:rPr>
                    <m:t>n,</m:t>
                  </m:r>
                  <m:acc>
                    <m:accPr>
                      <m:chr m:val="̅"/>
                      <m:ctrlPr>
                        <w:rPr>
                          <w:rFonts w:ascii="Cambria Math" w:hAnsi="Cambria Math" w:cs="CMMI10"/>
                          <w:i/>
                        </w:rPr>
                      </m:ctrlPr>
                    </m:accPr>
                    <m:e>
                      <m:r>
                        <w:rPr>
                          <w:rFonts w:ascii="Cambria Math" w:hAnsi="Cambria Math" w:cs="CMMI10"/>
                        </w:rPr>
                        <m:t xml:space="preserve">γ, </m:t>
                      </m:r>
                    </m:e>
                  </m:acc>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r>
                    <w:rPr>
                      <w:rFonts w:ascii="Cambria Math" w:hAnsi="Cambria Math" w:cs="CMMI10"/>
                    </w:rPr>
                    <m:t xml:space="preserve"> </m:t>
                  </m:r>
                </m:e>
              </m:d>
              <m:r>
                <w:rPr>
                  <w:rFonts w:ascii="Cambria Math" w:hAnsi="Cambria Math" w:cs="CMMI10"/>
                </w:rPr>
                <m:t xml:space="preserve">= </m:t>
              </m:r>
              <m:sSup>
                <m:sSupPr>
                  <m:ctrlPr>
                    <w:rPr>
                      <w:rFonts w:ascii="Cambria Math" w:hAnsi="Cambria Math" w:cs="CMMI10"/>
                      <w:i/>
                    </w:rPr>
                  </m:ctrlPr>
                </m:sSupPr>
                <m:e>
                  <m:r>
                    <w:rPr>
                      <w:rFonts w:ascii="Cambria Math" w:hAnsi="Cambria Math" w:cs="CMMI10"/>
                    </w:rPr>
                    <m:t>e</m:t>
                  </m:r>
                </m:e>
                <m:sup>
                  <m:r>
                    <w:rPr>
                      <w:rFonts w:ascii="Cambria Math" w:hAnsi="Cambria Math" w:cs="CMMI10"/>
                    </w:rPr>
                    <m:t>r</m:t>
                  </m:r>
                </m:sup>
              </m:sSup>
              <m:sSup>
                <m:sSupPr>
                  <m:ctrlPr>
                    <w:rPr>
                      <w:rFonts w:ascii="Cambria Math" w:hAnsi="Cambria Math" w:cs="CMMI10"/>
                      <w:i/>
                    </w:rPr>
                  </m:ctrlPr>
                </m:sSupPr>
                <m:e>
                  <m:r>
                    <w:rPr>
                      <w:rFonts w:ascii="Cambria Math" w:hAnsi="Cambria Math" w:cs="CMMI10"/>
                    </w:rPr>
                    <m:t>e</m:t>
                  </m:r>
                </m:e>
                <m:sup>
                  <m:r>
                    <w:rPr>
                      <w:rFonts w:ascii="Cambria Math" w:hAnsi="Cambria Math" w:cs="CMMI10"/>
                    </w:rPr>
                    <m:t>-cn</m:t>
                  </m:r>
                </m:sup>
              </m:sSup>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d>
                <m:dPr>
                  <m:ctrlPr>
                    <w:rPr>
                      <w:rFonts w:ascii="Cambria Math" w:hAnsi="Cambria Math" w:cs="CMMI10"/>
                      <w:i/>
                    </w:rPr>
                  </m:ctrlPr>
                </m:dPr>
                <m:e>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e>
              </m:d>
            </m:oMath>
            <w:r w:rsidR="00836E33">
              <w:rPr>
                <w:rFonts w:eastAsiaTheme="minorEastAsia" w:cs="CMMI10"/>
              </w:rPr>
              <w:t>,</w:t>
            </w:r>
          </w:p>
        </w:tc>
        <w:tc>
          <w:tcPr>
            <w:tcW w:w="770" w:type="dxa"/>
          </w:tcPr>
          <w:p w14:paraId="32388274" w14:textId="77777777" w:rsidR="001B4E5E" w:rsidRDefault="001B4E5E" w:rsidP="001359D8">
            <w:pPr>
              <w:autoSpaceDE w:val="0"/>
              <w:autoSpaceDN w:val="0"/>
              <w:adjustRightInd w:val="0"/>
              <w:spacing w:line="480" w:lineRule="auto"/>
              <w:rPr>
                <w:rFonts w:cs="CMR10"/>
              </w:rPr>
            </w:pPr>
            <w:r>
              <w:rPr>
                <w:rFonts w:cs="CMR10"/>
              </w:rPr>
              <w:t>(1)</w:t>
            </w:r>
          </w:p>
        </w:tc>
      </w:tr>
    </w:tbl>
    <w:p w14:paraId="1245BE07" w14:textId="5503669C" w:rsidR="0028234D" w:rsidRDefault="001F1E45" w:rsidP="002A3A3E">
      <w:pPr>
        <w:spacing w:line="480" w:lineRule="auto"/>
        <w:rPr>
          <w:lang w:val="en-CA"/>
        </w:rPr>
      </w:pPr>
      <w:r>
        <w:rPr>
          <w:lang w:val="en-CA"/>
        </w:rPr>
        <w:t xml:space="preserve">where </w:t>
      </w:r>
      <w:r w:rsidRPr="005C62EC">
        <w:rPr>
          <w:i/>
          <w:lang w:val="en-CA"/>
        </w:rPr>
        <w:t>n</w:t>
      </w:r>
      <w:r>
        <w:rPr>
          <w:lang w:val="en-CA"/>
        </w:rPr>
        <w:t xml:space="preserve"> is the size of the group</w:t>
      </w:r>
      <w:r w:rsidR="00313517">
        <w:rPr>
          <w:lang w:val="en-CA"/>
        </w:rPr>
        <w:t xml:space="preserve">, </w:t>
      </w:r>
      <w:r w:rsidR="00313517" w:rsidRPr="005C62EC">
        <w:rPr>
          <w:i/>
          <w:lang w:val="en-CA"/>
        </w:rPr>
        <w:t>r</w:t>
      </w:r>
      <w:r w:rsidR="00313517">
        <w:rPr>
          <w:lang w:val="en-CA"/>
        </w:rPr>
        <w:t xml:space="preserve"> is the intrinsic rate of growth parameter, </w:t>
      </w:r>
      <w:r w:rsidR="00313517" w:rsidRPr="005C62EC">
        <w:rPr>
          <w:i/>
          <w:lang w:val="en-CA"/>
        </w:rPr>
        <w:t>c</w:t>
      </w:r>
      <w:r w:rsidR="00313517">
        <w:rPr>
          <w:lang w:val="en-CA"/>
        </w:rPr>
        <w:t xml:space="preserve"> is the inverse of the group carrying capacity (so the smaller </w:t>
      </w:r>
      <w:r w:rsidR="00313517" w:rsidRPr="005C62EC">
        <w:rPr>
          <w:i/>
          <w:lang w:val="en-CA"/>
        </w:rPr>
        <w:t>c</w:t>
      </w:r>
      <w:r w:rsidR="00313517">
        <w:rPr>
          <w:lang w:val="en-CA"/>
        </w:rPr>
        <w:t xml:space="preserve">, the larger the group carrying capacity), </w:t>
      </w:r>
      <w:r w:rsidR="00836E33" w:rsidRPr="005C62EC">
        <w:rPr>
          <w:lang w:val="en-CA"/>
        </w:rPr>
        <w:t>β</w:t>
      </w:r>
      <w:r w:rsidR="00BE7152" w:rsidRPr="005C62EC">
        <w:rPr>
          <w:lang w:val="en-CA"/>
        </w:rPr>
        <w:t xml:space="preserve"> is the cost of cooperation, controlling the extent to which cooperative interactions are mutualistic (β=0) versus altruistic (β&gt;0) and</w:t>
      </w:r>
      <w:r w:rsidR="00313517">
        <w:rPr>
          <w:lang w:val="en-CA"/>
        </w:rPr>
        <w:t xml:space="preserve">  </w:t>
      </w:r>
      <m:oMath>
        <m:r>
          <w:rPr>
            <w:rFonts w:ascii="Cambria Math" w:hAnsi="Cambria Math"/>
            <w:lang w:val="en-CA"/>
          </w:rPr>
          <m:t>γ</m:t>
        </m:r>
      </m:oMath>
      <w:r w:rsidR="00836E33">
        <w:rPr>
          <w:rFonts w:cs="CMMI10"/>
          <w:vertAlign w:val="subscript"/>
        </w:rPr>
        <w:t xml:space="preserve"> </w:t>
      </w:r>
      <w:r w:rsidR="00836E33">
        <w:rPr>
          <w:lang w:val="en-CA"/>
        </w:rPr>
        <w:t>rep</w:t>
      </w:r>
      <w:r w:rsidR="00EA58B9">
        <w:rPr>
          <w:lang w:val="en-CA"/>
        </w:rPr>
        <w:t>resents cooperative tendencies</w:t>
      </w:r>
      <w:r w:rsidR="007F4B2E">
        <w:rPr>
          <w:lang w:val="en-CA"/>
        </w:rPr>
        <w:t>,</w:t>
      </w:r>
      <w:r w:rsidR="00EA58B9">
        <w:rPr>
          <w:lang w:val="en-CA"/>
        </w:rPr>
        <w:t xml:space="preserve"> which range</w:t>
      </w:r>
      <w:r w:rsidR="00836E33">
        <w:rPr>
          <w:lang w:val="en-CA"/>
        </w:rPr>
        <w:t xml:space="preserve"> </w:t>
      </w:r>
      <w:r w:rsidR="00313517">
        <w:rPr>
          <w:lang w:val="en-CA"/>
        </w:rPr>
        <w:t>between 0 and 1</w:t>
      </w:r>
      <w:r w:rsidR="003670E3">
        <w:rPr>
          <w:lang w:val="en-CA"/>
        </w:rPr>
        <w:t xml:space="preserve">.  </w:t>
      </w:r>
      <w:r w:rsidR="00836E33">
        <w:rPr>
          <w:lang w:val="en-CA"/>
        </w:rPr>
        <w:t xml:space="preserve">Therefore </w:t>
      </w:r>
      <m:oMath>
        <m:sSub>
          <m:sSubPr>
            <m:ctrlPr>
              <w:rPr>
                <w:rFonts w:ascii="Cambria Math" w:hAnsi="Cambria Math"/>
                <w:i/>
                <w:lang w:val="en-CA"/>
              </w:rPr>
            </m:ctrlPr>
          </m:sSubPr>
          <m:e>
            <m:r>
              <w:rPr>
                <w:rFonts w:ascii="Cambria Math" w:hAnsi="Cambria Math"/>
                <w:lang w:val="en-CA"/>
              </w:rPr>
              <m:t>γ</m:t>
            </m:r>
          </m:e>
          <m:sub>
            <m:r>
              <w:rPr>
                <w:rFonts w:ascii="Cambria Math" w:hAnsi="Cambria Math"/>
                <w:lang w:val="en-CA"/>
              </w:rPr>
              <m:t>i</m:t>
            </m:r>
          </m:sub>
        </m:sSub>
      </m:oMath>
      <w:r w:rsidR="00836E33">
        <w:rPr>
          <w:lang w:val="en-CA"/>
        </w:rPr>
        <w:t xml:space="preserve"> is</w:t>
      </w:r>
      <w:r w:rsidR="00EA58B9">
        <w:rPr>
          <w:lang w:val="en-CA"/>
        </w:rPr>
        <w:t xml:space="preserve"> the cooperative tendency</w:t>
      </w:r>
      <w:r w:rsidR="003670E3">
        <w:rPr>
          <w:lang w:val="en-CA"/>
        </w:rPr>
        <w:t xml:space="preserve"> of the individual</w:t>
      </w:r>
      <w:r w:rsidR="00836E33">
        <w:rPr>
          <w:lang w:val="en-CA"/>
        </w:rPr>
        <w:t xml:space="preserve"> and </w:t>
      </w:r>
      <m:oMath>
        <m:acc>
          <m:accPr>
            <m:chr m:val="̅"/>
            <m:ctrlPr>
              <w:rPr>
                <w:rFonts w:ascii="Cambria Math" w:hAnsi="Cambria Math" w:cs="CMMI10"/>
                <w:i/>
              </w:rPr>
            </m:ctrlPr>
          </m:accPr>
          <m:e>
            <m:r>
              <w:rPr>
                <w:rFonts w:ascii="Cambria Math" w:hAnsi="Cambria Math" w:cs="CMMI10"/>
              </w:rPr>
              <m:t>γ</m:t>
            </m:r>
          </m:e>
        </m:acc>
      </m:oMath>
      <w:r w:rsidR="00836E33">
        <w:rPr>
          <w:lang w:val="en-CA"/>
        </w:rPr>
        <w:t xml:space="preserve"> </w:t>
      </w:r>
      <w:proofErr w:type="gramStart"/>
      <w:r w:rsidR="00836E33">
        <w:rPr>
          <w:lang w:val="en-CA"/>
        </w:rPr>
        <w:t>is the average cooperative tendencies</w:t>
      </w:r>
      <w:proofErr w:type="gramEnd"/>
      <w:r w:rsidR="00836E33">
        <w:rPr>
          <w:lang w:val="en-CA"/>
        </w:rPr>
        <w:t xml:space="preserve"> within the group.</w:t>
      </w:r>
      <w:r w:rsidR="003B1B7A">
        <w:rPr>
          <w:lang w:val="en-CA"/>
        </w:rPr>
        <w:t xml:space="preserve"> </w:t>
      </w:r>
    </w:p>
    <w:p w14:paraId="1897D2FC" w14:textId="7197C41B" w:rsidR="003670E3" w:rsidRDefault="00394444" w:rsidP="002A3A3E">
      <w:pPr>
        <w:spacing w:line="480" w:lineRule="auto"/>
        <w:rPr>
          <w:lang w:val="en-CA"/>
        </w:rPr>
      </w:pPr>
      <w:r>
        <w:rPr>
          <w:lang w:val="en-CA"/>
        </w:rPr>
        <w:t>From equation (1) it can be seen that</w:t>
      </w:r>
      <w:r w:rsidR="003670E3">
        <w:rPr>
          <w:lang w:val="en-CA"/>
        </w:rPr>
        <w:t xml:space="preserve"> </w:t>
      </w:r>
      <w:proofErr w:type="spellStart"/>
      <w:r w:rsidR="003670E3" w:rsidRPr="005C62EC">
        <w:rPr>
          <w:i/>
          <w:lang w:val="en-CA"/>
        </w:rPr>
        <w:t>e</w:t>
      </w:r>
      <w:r w:rsidR="003670E3" w:rsidRPr="005C62EC">
        <w:rPr>
          <w:i/>
          <w:vertAlign w:val="superscript"/>
          <w:lang w:val="en-CA"/>
        </w:rPr>
        <w:t>r</w:t>
      </w:r>
      <w:proofErr w:type="spellEnd"/>
      <w:r w:rsidR="003670E3">
        <w:rPr>
          <w:lang w:val="en-CA"/>
        </w:rPr>
        <w:t xml:space="preserve"> </w:t>
      </w:r>
      <w:r>
        <w:rPr>
          <w:lang w:val="en-CA"/>
        </w:rPr>
        <w:t xml:space="preserve">is </w:t>
      </w:r>
      <w:r w:rsidR="003670E3">
        <w:rPr>
          <w:lang w:val="en-CA"/>
        </w:rPr>
        <w:t>the reproductive output of an individual in the absence of</w:t>
      </w:r>
      <w:r>
        <w:rPr>
          <w:lang w:val="en-CA"/>
        </w:rPr>
        <w:t xml:space="preserve"> in</w:t>
      </w:r>
      <w:r w:rsidR="00EA58B9">
        <w:rPr>
          <w:lang w:val="en-CA"/>
        </w:rPr>
        <w:t>teractions with conspecifics</w:t>
      </w:r>
      <w:proofErr w:type="gramStart"/>
      <w:r w:rsidR="00EA58B9">
        <w:rPr>
          <w:lang w:val="en-CA"/>
        </w:rPr>
        <w:t xml:space="preserve">, </w:t>
      </w:r>
      <w:r w:rsidR="003670E3">
        <w:rPr>
          <w:lang w:val="en-CA"/>
        </w:rPr>
        <w:t xml:space="preserve"> </w:t>
      </w:r>
      <w:r w:rsidR="003670E3" w:rsidRPr="005C62EC">
        <w:rPr>
          <w:i/>
          <w:lang w:val="en-CA"/>
        </w:rPr>
        <w:t>e</w:t>
      </w:r>
      <w:proofErr w:type="gramEnd"/>
      <w:r w:rsidR="003670E3" w:rsidRPr="005C62EC">
        <w:rPr>
          <w:i/>
          <w:vertAlign w:val="superscript"/>
          <w:lang w:val="en-CA"/>
        </w:rPr>
        <w:t>-</w:t>
      </w:r>
      <w:proofErr w:type="spellStart"/>
      <w:r w:rsidR="003670E3" w:rsidRPr="005C62EC">
        <w:rPr>
          <w:i/>
          <w:vertAlign w:val="superscript"/>
          <w:lang w:val="en-CA"/>
        </w:rPr>
        <w:t>cn</w:t>
      </w:r>
      <w:proofErr w:type="spellEnd"/>
      <w:r w:rsidR="003670E3">
        <w:rPr>
          <w:lang w:val="en-CA"/>
        </w:rPr>
        <w:t xml:space="preserve"> represents the negative effects of group</w:t>
      </w:r>
      <w:r w:rsidR="007F4B2E">
        <w:rPr>
          <w:lang w:val="en-CA"/>
        </w:rPr>
        <w:t xml:space="preserve"> living</w:t>
      </w:r>
      <w:r w:rsidR="003B1B7A">
        <w:rPr>
          <w:lang w:val="en-CA"/>
        </w:rPr>
        <w:t xml:space="preserve"> on an individual’s reproductive </w:t>
      </w:r>
      <w:r>
        <w:rPr>
          <w:lang w:val="en-CA"/>
        </w:rPr>
        <w:t>output and</w:t>
      </w:r>
      <w:r w:rsidR="003B1B7A">
        <w:rPr>
          <w:lang w:val="en-CA"/>
        </w:rPr>
        <w:t xml:space="preserve">  </w:t>
      </w:r>
      <m:oMath>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oMath>
      <w:r w:rsidR="003B1B7A">
        <w:rPr>
          <w:lang w:val="en-CA"/>
        </w:rPr>
        <w:t xml:space="preserve">represents the synergistic effects of grouping due to cooperation.  </w:t>
      </w:r>
      <m:oMath>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oMath>
      <w:r w:rsidR="003B1B7A">
        <w:rPr>
          <w:lang w:val="en-CA"/>
        </w:rPr>
        <w:t xml:space="preserve"> </w:t>
      </w:r>
      <w:r w:rsidR="006034E4">
        <w:rPr>
          <w:lang w:val="en-CA"/>
        </w:rPr>
        <w:t xml:space="preserve"> </w:t>
      </w:r>
      <w:proofErr w:type="gramStart"/>
      <w:r w:rsidR="003B1B7A">
        <w:rPr>
          <w:lang w:val="en-CA"/>
        </w:rPr>
        <w:t>is</w:t>
      </w:r>
      <w:proofErr w:type="gramEnd"/>
      <w:r w:rsidR="003B1B7A">
        <w:rPr>
          <w:lang w:val="en-CA"/>
        </w:rPr>
        <w:t xml:space="preserve"> the relative fitness function, which allows for the possibility that cooperators may suffer a relative fitness cost within their groups.  </w:t>
      </w:r>
    </w:p>
    <w:p w14:paraId="1385C91E" w14:textId="77777777" w:rsidR="003670E3" w:rsidRDefault="003670E3" w:rsidP="002A3A3E">
      <w:pPr>
        <w:spacing w:line="480" w:lineRule="auto"/>
        <w:rPr>
          <w:lang w:val="en-CA"/>
        </w:rPr>
      </w:pPr>
    </w:p>
    <w:p w14:paraId="0E8146E3" w14:textId="77777777" w:rsidR="001F1E45" w:rsidRPr="002D7A9A" w:rsidRDefault="001F1E45" w:rsidP="001F1E45">
      <w:pPr>
        <w:autoSpaceDE w:val="0"/>
        <w:autoSpaceDN w:val="0"/>
        <w:adjustRightInd w:val="0"/>
        <w:spacing w:after="0" w:line="480" w:lineRule="auto"/>
        <w:rPr>
          <w:rFonts w:cs="CMR10"/>
          <w:i/>
        </w:rPr>
      </w:pPr>
      <w:r w:rsidRPr="002D7A9A">
        <w:rPr>
          <w:rFonts w:cs="CMR10"/>
          <w:i/>
        </w:rPr>
        <w:t>Genetic and breeding systems</w:t>
      </w:r>
    </w:p>
    <w:p w14:paraId="108934C8" w14:textId="576A28CD" w:rsidR="001F1E45" w:rsidRDefault="006034E4" w:rsidP="001F1E45">
      <w:pPr>
        <w:autoSpaceDE w:val="0"/>
        <w:autoSpaceDN w:val="0"/>
        <w:adjustRightInd w:val="0"/>
        <w:spacing w:after="0" w:line="480" w:lineRule="auto"/>
        <w:rPr>
          <w:rFonts w:cs="CMR10"/>
        </w:rPr>
      </w:pPr>
      <w:r>
        <w:rPr>
          <w:rFonts w:cs="CMR10"/>
        </w:rPr>
        <w:t>Individuals are diploid</w:t>
      </w:r>
      <w:r w:rsidR="001F1E45">
        <w:rPr>
          <w:rFonts w:cs="CMR10"/>
        </w:rPr>
        <w:t xml:space="preserve"> with cooperative and kinship preference each</w:t>
      </w:r>
      <w:r w:rsidR="003871B8">
        <w:rPr>
          <w:rFonts w:cs="CMR10"/>
        </w:rPr>
        <w:t xml:space="preserve"> represented by 15 binary loci with </w:t>
      </w:r>
      <w:r w:rsidR="001F1E45">
        <w:rPr>
          <w:rFonts w:cs="CMR10"/>
        </w:rPr>
        <w:t>0 or 1 as possible alleles</w:t>
      </w:r>
      <w:r w:rsidR="003871B8">
        <w:rPr>
          <w:rFonts w:cs="CMR10"/>
        </w:rPr>
        <w:t>. These</w:t>
      </w:r>
      <w:r w:rsidR="001F1E45">
        <w:rPr>
          <w:rFonts w:cs="CMR10"/>
        </w:rPr>
        <w:t xml:space="preserve"> translate additively to phenot</w:t>
      </w:r>
      <w:r w:rsidR="00AC558E">
        <w:rPr>
          <w:rFonts w:cs="CMR10"/>
        </w:rPr>
        <w:t>ypic values between 0.0 and 1.0</w:t>
      </w:r>
      <w:r w:rsidR="006D3C3B">
        <w:rPr>
          <w:rFonts w:cs="CMR10"/>
        </w:rPr>
        <w:t>, which is the proportion</w:t>
      </w:r>
      <w:r w:rsidR="001F1E45">
        <w:rPr>
          <w:rFonts w:cs="CMR10"/>
        </w:rPr>
        <w:t xml:space="preserve"> of 1’s in a diploid complement. Haploid gametes are procured through processes mimicking meiosi</w:t>
      </w:r>
      <w:r w:rsidR="006D3C3B">
        <w:rPr>
          <w:rFonts w:cs="CMR10"/>
        </w:rPr>
        <w:t>s and recombination. Mutation</w:t>
      </w:r>
      <w:r w:rsidR="00A73419">
        <w:rPr>
          <w:rFonts w:cs="CMR10"/>
        </w:rPr>
        <w:t xml:space="preserve"> </w:t>
      </w:r>
      <w:r w:rsidR="006D3C3B">
        <w:rPr>
          <w:rFonts w:cs="CMR10"/>
        </w:rPr>
        <w:t>occurs</w:t>
      </w:r>
      <w:r w:rsidR="001F1E45">
        <w:rPr>
          <w:rFonts w:cs="CMR10"/>
        </w:rPr>
        <w:t xml:space="preserve"> at a rate of 10</w:t>
      </w:r>
      <w:r w:rsidR="001F1E45">
        <w:rPr>
          <w:rFonts w:cs="CMR10"/>
          <w:vertAlign w:val="superscript"/>
        </w:rPr>
        <w:t>-2</w:t>
      </w:r>
      <w:r w:rsidR="001F1E45">
        <w:rPr>
          <w:rFonts w:cs="CMR10"/>
        </w:rPr>
        <w:t xml:space="preserve"> per locus per generation. It is implemented through an inversion/translocation mechanism to avoid bias agains</w:t>
      </w:r>
      <w:r w:rsidR="003871B8">
        <w:rPr>
          <w:rFonts w:cs="CMR10"/>
        </w:rPr>
        <w:t>t the most common allele</w:t>
      </w:r>
      <w:r w:rsidR="008419AE">
        <w:rPr>
          <w:rFonts w:cs="CMR10"/>
        </w:rPr>
        <w:t>, which would</w:t>
      </w:r>
      <w:r w:rsidR="003871B8">
        <w:rPr>
          <w:rFonts w:cs="CMR10"/>
        </w:rPr>
        <w:t xml:space="preserve"> </w:t>
      </w:r>
      <w:r w:rsidR="001F1E45">
        <w:rPr>
          <w:rFonts w:cs="CMR10"/>
        </w:rPr>
        <w:t>occur by simply mutating randomly chosen sites to the opposite allele.</w:t>
      </w:r>
    </w:p>
    <w:p w14:paraId="7ABA869D" w14:textId="77777777" w:rsidR="001F1E45" w:rsidRDefault="001F1E45" w:rsidP="001F1E45">
      <w:pPr>
        <w:autoSpaceDE w:val="0"/>
        <w:autoSpaceDN w:val="0"/>
        <w:adjustRightInd w:val="0"/>
        <w:spacing w:after="0" w:line="480" w:lineRule="auto"/>
        <w:rPr>
          <w:rFonts w:cs="CMR10"/>
        </w:rPr>
      </w:pPr>
    </w:p>
    <w:p w14:paraId="60CB2A72" w14:textId="3D04AFD3" w:rsidR="001F1E45" w:rsidRPr="00A55552" w:rsidRDefault="001F1E45" w:rsidP="001F1E45">
      <w:pPr>
        <w:autoSpaceDE w:val="0"/>
        <w:autoSpaceDN w:val="0"/>
        <w:adjustRightInd w:val="0"/>
        <w:spacing w:after="0" w:line="480" w:lineRule="auto"/>
        <w:rPr>
          <w:rFonts w:cs="CMR10"/>
          <w:vertAlign w:val="superscript"/>
        </w:rPr>
      </w:pPr>
      <w:r>
        <w:rPr>
          <w:rFonts w:cs="CMR10"/>
        </w:rPr>
        <w:lastRenderedPageBreak/>
        <w:t xml:space="preserve">For simplicity, we model a single sex, with individuals performing the female function but also able to contribute sperm. Because individuals choose mates at random from the global </w:t>
      </w:r>
      <w:r w:rsidR="003871B8">
        <w:rPr>
          <w:rFonts w:cs="CMR10"/>
        </w:rPr>
        <w:t>population</w:t>
      </w:r>
      <w:r>
        <w:rPr>
          <w:rFonts w:cs="CMR10"/>
        </w:rPr>
        <w:t xml:space="preserve"> prior to group formation, </w:t>
      </w:r>
      <w:proofErr w:type="spellStart"/>
      <w:r>
        <w:rPr>
          <w:rFonts w:cs="CMR10"/>
        </w:rPr>
        <w:t>selfing</w:t>
      </w:r>
      <w:proofErr w:type="spellEnd"/>
      <w:r>
        <w:rPr>
          <w:rFonts w:cs="CMR10"/>
        </w:rPr>
        <w:t xml:space="preserve"> is avoided and the system is equivalent to a two-sex system in which males are only able to fertilize eggs. This model therefore replicates species with outbreed breeding systems, such as those where males move between groups </w:t>
      </w:r>
      <w:r w:rsidR="006D3C3B">
        <w:rPr>
          <w:rFonts w:cs="CMR10"/>
        </w:rPr>
        <w:t>or where</w:t>
      </w:r>
      <w:r w:rsidR="003871B8">
        <w:rPr>
          <w:rFonts w:cs="CMR10"/>
        </w:rPr>
        <w:t xml:space="preserve"> </w:t>
      </w:r>
      <w:r>
        <w:rPr>
          <w:rFonts w:cs="CMR10"/>
        </w:rPr>
        <w:t>mating takes place be</w:t>
      </w:r>
      <w:r w:rsidR="00C7230A">
        <w:rPr>
          <w:rFonts w:cs="CMR10"/>
        </w:rPr>
        <w:t>fore the group formation phase</w:t>
      </w:r>
      <w:r w:rsidR="006D3C3B">
        <w:rPr>
          <w:rFonts w:cs="CMR10"/>
        </w:rPr>
        <w:t>.</w:t>
      </w:r>
      <w:r>
        <w:rPr>
          <w:rFonts w:cs="CMR10"/>
        </w:rPr>
        <w:t xml:space="preserve">  However this model is not appropriate for organisms characterised by inbred social groups such as naked mole rats </w:t>
      </w:r>
      <w:r w:rsidR="00544463">
        <w:rPr>
          <w:rFonts w:cs="CMR10"/>
        </w:rPr>
        <w:fldChar w:fldCharType="begin"/>
      </w:r>
      <w:ins w:id="179" w:author="Ruth" w:date="2013-04-19T12:45:00Z">
        <w:r w:rsidR="00A748E3">
          <w:rPr>
            <w:rFonts w:cs="CMR10"/>
          </w:rPr>
          <w:instrText xml:space="preserve"> ADDIN ZOTERO_ITEM CSL_CITATION {"citationID":"fWlc4yaC","properties":{"formattedCitation":"{\\rtf (Faulkes, Abbott, O\\uc0\\u8217{}Brien, \\i et al.\\i0{}, 1997; Burland, Bennett, Jarvis, \\i et al.\\i0{}, 2002)}","plainCitation":"(Faulkes, Abbott, O’Brien, et al., 1997; Burland, Bennett, Jarvis, et al., 2002)"},"citationItems":[{"id":85,"uris":["http://zotero.org/users/701671/items/A2PRFUA8"],"uri":["http://zotero.org/users/701671/items/A2PRFUA8"],"itemData":{"id":85,"type":"article-journal","title":"Micro- and macrogeographical genetic structure of colonies of naked mole-rats Heterocephalus glaber","container-title":"Molecular Ecology","page":"615–628","volume":"6","issue":"7","source":"Wiley Online Library","abstract":"Patterns of genetic structure in eusocial naked mole-rat populations were quantified within and among geographically distant populations using multilocus DNA fingerprinting and mitochondrial DNA (mtDNA) sequence analysis. Individuals within colonies were genetically almost monomorphic, sharing the same mtDNA control region haplotype and having coefficients of band sharing estimated from DNA fingerprints ranging from 0.93 to 0.99. Family analysis of a hybrid captive colony of naked mole-rats with increased levels of genetic variability using multilocus DNA fingerprinting gave results consistent with Mendelian inheritance, and has revealed for the first time that multiple paternity can occur. In a survey of wild colonies from Ethiopia, Somalia and locations in northern and southern Kenya, we have examined mtDNA control region sequence variation in 42 individuals from 15 colonies, and together with multilocus DNA fingerprinting and mtDNA cytochrome-b sequence analysis in selected individuals have shown that these populations show considerable genetic divergence. Most of the variance in sequence divergence was found to be between geographical locations (Φct= 0.68) and there was a significant correlation between sequence divergence and geographical separation of haplotypes. Six colonies from Mtito Andei in southern Kenya shared the same control region haplotype, suggesting a recent common maternal ancestor. In contrast, out of four colonies at Lerata in north Kenya, three haplotypes were identified, and phylogenetic analysis suggests that this area may be a zone where two distinct lineages are in close proximity. Genetic distances were maximal between Ethiopian and southern Kenyan populations at 5.8% for cytochrome-b, and are approaching interspecific values seen between other Bathyergids.","DOI":"10.1046/j.1365-294X.1997.00227.x","ISSN":"1365-294X","language":"en","author":[{"family":"Faulkes","given":"C. G."},{"family":"Abbott","given":"D. H."},{"family":"O'Brien","given":"H. P."},{"family":"Lau","given":"L."},{"family":"Roy","given":"M. R."},{"family":"Wayne","given":"R. K."},{"family":"Bruford","given":"M. W."}],"issued":{"date-parts":[["1997"]]},"accessed":{"date-parts":[["2012",12,5]]}}},{"id":314,"uris":["http://zotero.org/users/701671/items/WRRTNM3N"],"uri":["http://zotero.org/users/701671/items/WRRTNM3N"],"itemData":{"id":314,"type":"article-journal","title":"Eusociality in African mole-rats: new insights from patterns of genetic relatedness in the Damaraland mole-rat (Cryptomys damarensis)","container-title":"Proceedings of the Royal Society of London. Series B: Biological Sciences","page":"1025-1030","volume":"269","issue":"1495","source":"rspb.royalsocietypublishing.org","abstract":"After the discovery of eusociality in the naked mole–rat, it was proposed that inbreeding and high colony relatedness in this species were the major underlying factors driving cooperative breeding in African molerats. By contrast, field and laboratory studies of the eusocial Damaraland mole–rat (Cryptomys damarensis) have raised the possibility that this species is an obligate outbreeder, although the build–up of inbreeding over several generations could still occur. Using microsatellite markers, we show that most breeding pairs in wild colonies of the Damaraland mole–rat are indeed unrelated (R = 0.02 ± 0.04) and that mean colony relatedness (R = 0.46 ± 0.01), determined across 15 colonies from three separate populations, is little more than half that previously identified in naked mole–rats. This finding demonstrates that normal familial levels of relatedness are sufficient for the occurrence of eusociality in mammals. Variation in the mean colony relatedness among populations provides support both for the central role played by ecological constraints in cooperative breeding and for the suggestion that inbreeding in naked mole–rats is a response to extreme constraints on dispersal. Approaches that determine the relative importance of an array of extrinsic factors in driving social evolution in African mole–rats are now required.","DOI":"10.1098/rspb.2002.1978","ISSN":"0962-8452, 1471-2954","shortTitle":"Eusociality in African mole-rats","journalAbbreviation":"Proc. R. Soc. Lond. B","language":"en","author":[{"family":"Burland","given":"Tamsin M."},{"family":"Bennett","given":"Nigel C."},{"family":"Jarvis","given":"Jennifer U. M."},{"family":"Faulkes","given":"Christopher G."}],"issued":{"date-parts":[["2002",5,22]]},"accessed":{"date-parts":[["2012",12,5]]}}}],"schema":"https://github.com/citation-style-language/schema/raw/master/csl-citation.json"} </w:instrText>
        </w:r>
      </w:ins>
      <w:del w:id="180" w:author="Ruth" w:date="2013-04-19T12:45:00Z">
        <w:r w:rsidR="00C27F94" w:rsidDel="00A748E3">
          <w:rPr>
            <w:rFonts w:cs="CMR10"/>
          </w:rPr>
          <w:delInstrText xml:space="preserve"> ADDIN ZOTERO_ITEM CSL_CITATION {"citationID":"fWlc4yaC","properties":{"formattedCitation":"{\\rtf (Faulkes, Abbott, O\\uc0\\u8217{}Brien, \\i et al.\\i0{}, 1997; Burland, Bennett, Jarvis, \\i et al.\\i0{}, 2002)}","plainCitation":"(Faulkes, Abbott, O’Brien, et al., 1997; Burland, Bennett, Jarvis, et al., 2002)"},"citationItems":[{"id":85,"uris":["http://zotero.org/users/701671/items/A2PRFUA8"],"uri":["http://zotero.org/users/701671/items/A2PRFUA8"],"itemData":{"id":85,"type":"article-journal","title":"Micro- and macrogeographical genetic structure of colonies of naked mole-rats Heterocephalus glaber","container-title":"Molecular Ecology","page":"615–628","volume":"6","issue":"7","source":"Wiley Online Library","abstract":"Patterns of genetic structure in eusocial naked mole-rat populations were quantified within and among geographically distant populations using multilocus DNA fingerprinting and mitochondrial DNA (mtDNA) sequence analysis. Individuals within colonies were genetically almost monomorphic, sharing the same mtDNA control region haplotype and having coefficients of band sharing estimated from DNA fingerprints ranging from 0.93 to 0.99. Family analysis of a hybrid captive colony of naked mole-rats with increased levels of genetic variability using multilocus DNA fingerprinting gave results consistent with Mendelian inheritance, and has revealed for the first time that multiple paternity can occur. In a survey of wild colonies from Ethiopia, Somalia and locations in northern and southern Kenya, we have examined mtDNA control region sequence variation in 42 individuals from 15 colonies, and together with multilocus DNA fingerprinting and mtDNA cytochrome-b sequence analysis in selected individuals have shown that these populations show considerable genetic divergence. Most of the variance in sequence divergence was found to be between geographical locations (Φct= 0.68) and there was a significant correlation between sequence divergence and geographical separation of haplotypes. Six colonies from Mtito Andei in southern Kenya shared the same control region haplotype, suggesting a recent common maternal ancestor. In contrast, out of four colonies at Lerata in north Kenya, three haplotypes were identified, and phylogenetic analysis suggests that this area may be a zone where two distinct lineages are in close proximity. Genetic distances were maximal between Ethiopian and southern Kenyan populations at 5.8% for cytochrome-b, and are approaching interspecific values seen between other Bathyergids.","DOI":"10.1046/j.1365-294X.1997.00227.x","ISSN":"1365-294X","language":"en","author":[{"family":"Faulkes","given":"C. G."},{"family":"Abbott","given":"D. H."},{"family":"O'Brien","given":"H. P."},{"family":"Lau","given":"L."},{"family":"Roy","given":"M. R."},{"family":"Wayne","given":"R. K."},{"family":"Bruford","given":"M. W."}],"issued":{"date-parts":[[1997]]},"accessed":{"date-parts":[[2012,12,5]]}}},{"id":314,"uris":["http://zotero.org/users/701671/items/WRRTNM3N"],"uri":["http://zotero.org/users/701671/items/WRRTNM3N"],"itemData":{"id":314,"type":"article-journal","title":"Eusociality in African mole-rats: new insights from patterns of genetic relatedness in the Damaraland mole-rat (Cryptomys damarensis)","container-title":"Proceedings of the Royal Society of London. Series B: Biological Sciences","page":"1025-1030","volume":"269","issue":"1495","source":"rspb.royalsocietypublishing.org","abstract":"After the discovery of eusociality in the naked mole–rat, it was proposed that inbreeding and high colony relatedness in this species were the major underlying factors driving cooperative breeding in African molerats. By contrast, field and laboratory studies of the eusocial Damaraland mole–rat (Cryptomys damarensis) have raised the possibility that this species is an obligate outbreeder, although the build–up of inbreeding over several generations could still occur. Using microsatellite markers, we show that most breeding pairs in wild colonies of the Damaraland mole–rat are indeed unrelated (R = 0.02 ± 0.04) and that mean colony relatedness (R = 0.46 ± 0.01), determined across 15 colonies from three separate populations, is little more than half that previously identified in naked mole–rats. This finding demonstrates that normal familial levels of relatedness are sufficient for the occurrence of eusociality in mammals. Variation in the mean colony relatedness among populations provides support both for the central role played by ecological constraints in cooperative breeding and for the suggestion that inbreeding in naked mole–rats is a response to extreme constraints on dispersal. Approaches that determine the relative importance of an array of extrinsic factors in driving social evolution in African mole–rats are now required.","DOI":"10.1098/rspb.2002.1978","ISSN":"0962-8452, 1471-2954","shortTitle":"Eusociality in African mole-rats","journalAbbreviation":"Proc. R. Soc. Lond. B","language":"en","author":[{"family":"Burland","given":"Tamsin M."},{"family":"Bennett","given":"Nigel C."},{"family":"Jarvis","given":"Jennifer U. M."},{"family":"Faulkes","given":"Christopher G."}],"issued":{"date-parts":[[2002,5,22]]},"accessed":{"date-parts":[[2012,12,5]]}}}],"schema":"https://github.com/citation-style-language/schema/raw/master/csl-citation.json"} </w:delInstrText>
        </w:r>
      </w:del>
      <w:r w:rsidR="00544463">
        <w:rPr>
          <w:rFonts w:cs="CMR10"/>
        </w:rPr>
        <w:fldChar w:fldCharType="separate"/>
      </w:r>
      <w:r w:rsidR="00C27F94" w:rsidRPr="0093454B">
        <w:rPr>
          <w:rFonts w:ascii="Calibri" w:hAnsi="Calibri" w:cs="Times New Roman"/>
          <w:szCs w:val="24"/>
        </w:rPr>
        <w:t xml:space="preserve">(Faulkes, Abbott, O’Brien, </w:t>
      </w:r>
      <w:r w:rsidR="00C27F94" w:rsidRPr="0093454B">
        <w:rPr>
          <w:rFonts w:ascii="Calibri" w:hAnsi="Calibri" w:cs="Times New Roman"/>
          <w:i/>
          <w:iCs/>
          <w:szCs w:val="24"/>
        </w:rPr>
        <w:t>et al.</w:t>
      </w:r>
      <w:r w:rsidR="00C27F94" w:rsidRPr="0093454B">
        <w:rPr>
          <w:rFonts w:ascii="Calibri" w:hAnsi="Calibri" w:cs="Times New Roman"/>
          <w:szCs w:val="24"/>
        </w:rPr>
        <w:t xml:space="preserve">, 1997; Burland, Bennett, Jarvis, </w:t>
      </w:r>
      <w:r w:rsidR="00C27F94" w:rsidRPr="0093454B">
        <w:rPr>
          <w:rFonts w:ascii="Calibri" w:hAnsi="Calibri" w:cs="Times New Roman"/>
          <w:i/>
          <w:iCs/>
          <w:szCs w:val="24"/>
        </w:rPr>
        <w:t>et al.</w:t>
      </w:r>
      <w:r w:rsidR="00C27F94" w:rsidRPr="0093454B">
        <w:rPr>
          <w:rFonts w:ascii="Calibri" w:hAnsi="Calibri" w:cs="Times New Roman"/>
          <w:szCs w:val="24"/>
        </w:rPr>
        <w:t>, 2002)</w:t>
      </w:r>
      <w:r w:rsidR="00544463">
        <w:rPr>
          <w:rFonts w:cs="CMR10"/>
        </w:rPr>
        <w:fldChar w:fldCharType="end"/>
      </w:r>
      <w:r>
        <w:rPr>
          <w:rFonts w:cs="CMR10"/>
        </w:rPr>
        <w:t xml:space="preserve"> or social spiders </w:t>
      </w:r>
      <w:r w:rsidR="00544463">
        <w:rPr>
          <w:rFonts w:cs="CMR10"/>
        </w:rPr>
        <w:fldChar w:fldCharType="begin"/>
      </w:r>
      <w:ins w:id="181" w:author="Ruth" w:date="2013-04-19T12:45:00Z">
        <w:r w:rsidR="00A748E3">
          <w:rPr>
            <w:rFonts w:cs="CMR10"/>
          </w:rPr>
          <w:instrText xml:space="preserve"> ADDIN ZOTERO_ITEM CSL_CITATION {"citationID":"rz9MgwS5","properties":{"formattedCitation":"(Aviles, 1997)","plainCitation":"(Aviles, 1997)"},"citationItems":[{"id":193,"uris":["http://zotero.org/users/701671/items/KWTA9QKH"],"uri":["http://zotero.org/users/701671/items/KWTA9QKH"],"itemData":{"id":193,"type":"chapter","title":"Causes and consequences of cooperation and permanent-sociality in spiders.","container-title":"The Evolution of Social Behaviour in Insects and Arachnids","publisher":"Cambridge University Press","page":"476-498","ISBN":"9780511721953","author":[{"family":"Aviles","given":"L"}],"container-author":[{"family":"s (J. Choe and B. Crespi, eds)","given":""}],"issued":{"date-parts":[["1997"]]}}}],"schema":"https://github.com/citation-style-language/schema/raw/master/csl-citation.json"} </w:instrText>
        </w:r>
      </w:ins>
      <w:del w:id="182" w:author="Ruth" w:date="2013-04-19T12:45:00Z">
        <w:r w:rsidR="00C27F94" w:rsidDel="00A748E3">
          <w:rPr>
            <w:rFonts w:cs="CMR10"/>
          </w:rPr>
          <w:delInstrText xml:space="preserve"> ADDIN ZOTERO_ITEM CSL_CITATION {"citationID":"rz9MgwS5","properties":{"formattedCitation":"(Aviles, 1997)","plainCitation":"(Aviles, 1997)"},"citationItems":[{"id":193,"uris":["http://zotero.org/users/701671/items/KWTA9QKH"],"uri":["http://zotero.org/users/701671/items/KWTA9QKH"],"itemData":{"id":193,"type":"chapter","title":"Causes and consequences of cooperation and permanent-sociality in spiders.","container-title":"The Evolution of Social Behaviour in Insects and Arachnids","publisher":"Cambridge University Press","page":"476-498","ISBN":"9780511721953","author":[{"family":"Aviles","given":"L"}],"container-author":[{"family":"s (J. Choe and B. Crespi, eds)","given":""}],"issued":{"date-parts":[[1997]]}}}],"schema":"https://github.com/citation-style-language/schema/raw/master/csl-citation.json"} </w:delInstrText>
        </w:r>
      </w:del>
      <w:r w:rsidR="00544463">
        <w:rPr>
          <w:rFonts w:cs="CMR10"/>
        </w:rPr>
        <w:fldChar w:fldCharType="separate"/>
      </w:r>
      <w:r w:rsidR="00C27F94" w:rsidRPr="0093454B">
        <w:rPr>
          <w:rFonts w:ascii="Calibri" w:hAnsi="Calibri"/>
        </w:rPr>
        <w:t>(Aviles, 1997)</w:t>
      </w:r>
      <w:r w:rsidR="00544463">
        <w:rPr>
          <w:rFonts w:cs="CMR10"/>
        </w:rPr>
        <w:fldChar w:fldCharType="end"/>
      </w:r>
      <w:r>
        <w:rPr>
          <w:rFonts w:cs="CMR10"/>
        </w:rPr>
        <w:t xml:space="preserve">. To facilitate relatedness calculations, all offspring in a clutch are sired by the same father. </w:t>
      </w:r>
    </w:p>
    <w:p w14:paraId="6D284987" w14:textId="77777777" w:rsidR="0028234D" w:rsidRDefault="0028234D" w:rsidP="002A3A3E">
      <w:pPr>
        <w:spacing w:line="480" w:lineRule="auto"/>
        <w:rPr>
          <w:lang w:val="en-CA"/>
        </w:rPr>
      </w:pPr>
    </w:p>
    <w:p w14:paraId="3D99B262" w14:textId="77777777" w:rsidR="0028234D" w:rsidRPr="002D7A9A" w:rsidRDefault="0028234D" w:rsidP="002A3A3E">
      <w:pPr>
        <w:spacing w:line="480" w:lineRule="auto"/>
        <w:rPr>
          <w:i/>
          <w:lang w:val="en-CA"/>
        </w:rPr>
      </w:pPr>
      <w:r w:rsidRPr="002D7A9A">
        <w:rPr>
          <w:i/>
          <w:lang w:val="en-CA"/>
        </w:rPr>
        <w:t>Group Formation</w:t>
      </w:r>
    </w:p>
    <w:p w14:paraId="4C5D3AA2" w14:textId="77777777" w:rsidR="001F1E45" w:rsidRDefault="001F1E45" w:rsidP="001F1E45">
      <w:pPr>
        <w:spacing w:line="480" w:lineRule="auto"/>
        <w:rPr>
          <w:rFonts w:cs="CMR10"/>
        </w:rPr>
      </w:pPr>
      <w:r w:rsidRPr="00EA400D">
        <w:rPr>
          <w:rFonts w:cs="CMR10"/>
        </w:rPr>
        <w:t>Groups are formed by accretion.</w:t>
      </w:r>
      <w:r w:rsidR="00A53682">
        <w:rPr>
          <w:rFonts w:cs="CMR10"/>
        </w:rPr>
        <w:t xml:space="preserve"> The group formation phase involves individual leaving the global pool one at a time</w:t>
      </w:r>
      <w:r w:rsidR="000F1F6C">
        <w:rPr>
          <w:rFonts w:cs="CMR10"/>
        </w:rPr>
        <w:t xml:space="preserve"> at random</w:t>
      </w:r>
      <w:r w:rsidR="003871B8">
        <w:rPr>
          <w:rFonts w:cs="CMR10"/>
        </w:rPr>
        <w:t>. Each individual</w:t>
      </w:r>
      <w:r w:rsidRPr="00EA400D">
        <w:rPr>
          <w:rFonts w:cs="CMR10"/>
        </w:rPr>
        <w:t xml:space="preserve"> start</w:t>
      </w:r>
      <w:r w:rsidR="003871B8">
        <w:rPr>
          <w:rFonts w:cs="CMR10"/>
        </w:rPr>
        <w:t>s by</w:t>
      </w:r>
      <w:r w:rsidRPr="00EA400D">
        <w:rPr>
          <w:rFonts w:cs="CMR10"/>
        </w:rPr>
        <w:t xml:space="preserve"> trying to get into the last non-empty group and continue</w:t>
      </w:r>
      <w:r w:rsidR="003871B8">
        <w:rPr>
          <w:rFonts w:cs="CMR10"/>
        </w:rPr>
        <w:t>s</w:t>
      </w:r>
      <w:r w:rsidRPr="00EA400D">
        <w:rPr>
          <w:rFonts w:cs="CMR10"/>
        </w:rPr>
        <w:t xml:space="preserve"> backwards from there. </w:t>
      </w:r>
      <w:r w:rsidR="009140C5">
        <w:rPr>
          <w:rFonts w:cs="CMR10"/>
        </w:rPr>
        <w:t xml:space="preserve">Because newly dispersed relatives occupy </w:t>
      </w:r>
      <w:r w:rsidR="003871B8">
        <w:rPr>
          <w:rFonts w:cs="CMR10"/>
        </w:rPr>
        <w:t xml:space="preserve">the most </w:t>
      </w:r>
      <w:r w:rsidR="009140C5">
        <w:rPr>
          <w:rFonts w:cs="CMR10"/>
        </w:rPr>
        <w:t xml:space="preserve">recently formed groups, this creates a linearly viscous population structure that maximizes encounters between relatives. </w:t>
      </w:r>
      <w:r w:rsidRPr="00EA400D">
        <w:rPr>
          <w:rFonts w:cs="CMR10"/>
        </w:rPr>
        <w:t xml:space="preserve">If </w:t>
      </w:r>
      <w:r w:rsidR="001C67BC">
        <w:rPr>
          <w:rFonts w:cs="CMR10"/>
        </w:rPr>
        <w:t>an individual is unable to joi</w:t>
      </w:r>
      <w:r w:rsidR="003871B8">
        <w:rPr>
          <w:rFonts w:cs="CMR10"/>
        </w:rPr>
        <w:t xml:space="preserve">n any </w:t>
      </w:r>
      <w:r w:rsidR="00C06F49">
        <w:rPr>
          <w:rFonts w:cs="CMR10"/>
        </w:rPr>
        <w:t xml:space="preserve">of the </w:t>
      </w:r>
      <w:r w:rsidR="003871B8">
        <w:rPr>
          <w:rFonts w:cs="CMR10"/>
        </w:rPr>
        <w:t>groups</w:t>
      </w:r>
      <w:r w:rsidR="001C67BC">
        <w:rPr>
          <w:rFonts w:cs="CMR10"/>
        </w:rPr>
        <w:t xml:space="preserve"> it establishes a new one</w:t>
      </w:r>
      <w:r w:rsidRPr="00EA400D">
        <w:rPr>
          <w:rFonts w:cs="CMR10"/>
        </w:rPr>
        <w:t xml:space="preserve">. </w:t>
      </w:r>
      <w:r w:rsidR="00B560CE">
        <w:rPr>
          <w:rFonts w:cs="CMR10"/>
        </w:rPr>
        <w:t xml:space="preserve"> We assume that there are ecological limits on the size of the global population by having only a limited number of available nesting sites. Individuals that do not get admitted to any of the nesting sites are discarded.</w:t>
      </w:r>
      <w:r w:rsidR="000F1F6C">
        <w:rPr>
          <w:rFonts w:cs="CMR10"/>
        </w:rPr>
        <w:t xml:space="preserve"> Note that since individuals are chosen at ra</w:t>
      </w:r>
      <w:r w:rsidR="00C469A7">
        <w:rPr>
          <w:rFonts w:cs="CMR10"/>
        </w:rPr>
        <w:t>n</w:t>
      </w:r>
      <w:r w:rsidR="000F1F6C">
        <w:rPr>
          <w:rFonts w:cs="CMR10"/>
        </w:rPr>
        <w:t>dom to join groups, this procedure does not bias selection.</w:t>
      </w:r>
    </w:p>
    <w:p w14:paraId="2F9F3B4F" w14:textId="77777777" w:rsidR="00A72A9F" w:rsidRPr="003871B8" w:rsidRDefault="00A72A9F" w:rsidP="001F1E45">
      <w:pPr>
        <w:autoSpaceDE w:val="0"/>
        <w:autoSpaceDN w:val="0"/>
        <w:adjustRightInd w:val="0"/>
        <w:spacing w:after="0" w:line="480" w:lineRule="auto"/>
        <w:rPr>
          <w:rFonts w:cs="CMR10"/>
        </w:rPr>
      </w:pPr>
      <w:r w:rsidRPr="003871B8">
        <w:rPr>
          <w:rFonts w:cs="CMR10"/>
        </w:rPr>
        <w:t>The probability tha</w:t>
      </w:r>
      <w:r w:rsidR="003871B8">
        <w:rPr>
          <w:rFonts w:cs="CMR10"/>
        </w:rPr>
        <w:t>t a new member</w:t>
      </w:r>
      <w:r w:rsidR="00B560CE">
        <w:rPr>
          <w:rFonts w:cs="CMR10"/>
        </w:rPr>
        <w:t xml:space="preserve"> is accepted into a group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487"/>
      </w:tblGrid>
      <w:tr w:rsidR="003871B8" w14:paraId="330E8860" w14:textId="77777777" w:rsidTr="00C469A7">
        <w:tc>
          <w:tcPr>
            <w:tcW w:w="8755" w:type="dxa"/>
            <w:vAlign w:val="center"/>
          </w:tcPr>
          <w:p w14:paraId="0AB3131B" w14:textId="77777777" w:rsidR="003871B8" w:rsidRDefault="00124ABA" w:rsidP="00C469A7">
            <w:pPr>
              <w:autoSpaceDE w:val="0"/>
              <w:autoSpaceDN w:val="0"/>
              <w:adjustRightInd w:val="0"/>
              <w:spacing w:line="480" w:lineRule="auto"/>
              <w:jc w:val="center"/>
              <w:rPr>
                <w:rFonts w:cs="CMR10"/>
              </w:rPr>
            </w:pPr>
            <m:oMathPara>
              <m:oMathParaPr>
                <m:jc m:val="center"/>
              </m:oMathParaPr>
              <m:oMath>
                <m:sSub>
                  <m:sSubPr>
                    <m:ctrlPr>
                      <w:rPr>
                        <w:rFonts w:ascii="Cambria Math" w:hAnsi="Cambria Math" w:cs="CMR10"/>
                        <w:i/>
                      </w:rPr>
                    </m:ctrlPr>
                  </m:sSubPr>
                  <m:e>
                    <m:r>
                      <w:rPr>
                        <w:rFonts w:ascii="Cambria Math" w:hAnsi="Cambria Math" w:cs="CMR10"/>
                      </w:rPr>
                      <m:t>P</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r>
                          <m:rPr>
                            <m:nor/>
                          </m:rPr>
                          <w:rPr>
                            <w:rFonts w:ascii="Cambria Math" w:hAnsi="Cambria Math" w:cs="CMR10"/>
                          </w:rPr>
                          <m:t>1                                                      :if</m:t>
                        </m:r>
                        <m:r>
                          <m:rPr>
                            <m:nor/>
                          </m:rPr>
                          <w:rPr>
                            <w:rFonts w:ascii="Cambria Math" w:hAnsi="Cambria Math" w:cs="CMR10"/>
                            <w:i/>
                          </w:rPr>
                          <m:t xml:space="preserve"> j</m:t>
                        </m:r>
                        <m:r>
                          <m:rPr>
                            <m:nor/>
                          </m:rPr>
                          <w:rPr>
                            <w:rFonts w:ascii="Cambria Math" w:hAnsi="Cambria Math" w:cs="CMR10"/>
                          </w:rPr>
                          <m:t xml:space="preserve"> is empty</m:t>
                        </m:r>
                      </m:e>
                      <m:e>
                        <m:r>
                          <w:rPr>
                            <w:rFonts w:ascii="Cambria Math" w:hAnsi="Cambria Math" w:cs="CMR10"/>
                          </w:rPr>
                          <m:t>h</m:t>
                        </m:r>
                        <m:d>
                          <m:dPr>
                            <m:ctrlPr>
                              <w:rPr>
                                <w:rFonts w:ascii="Cambria Math" w:hAnsi="Cambria Math" w:cs="CMR10"/>
                                <w:i/>
                              </w:rPr>
                            </m:ctrlPr>
                          </m:dPr>
                          <m:e>
                            <m:r>
                              <w:rPr>
                                <w:rFonts w:ascii="Cambria Math" w:hAnsi="Cambria Math" w:cs="CMR10"/>
                              </w:rPr>
                              <m:t>j</m:t>
                            </m:r>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e>
                        </m:d>
                        <m:r>
                          <w:rPr>
                            <w:rFonts w:ascii="Cambria Math" w:hAnsi="Cambria Math" w:cs="CMR10"/>
                          </w:rPr>
                          <m:t xml:space="preserve"> :</m:t>
                        </m:r>
                        <m:r>
                          <m:rPr>
                            <m:sty m:val="p"/>
                          </m:rPr>
                          <w:rPr>
                            <w:rFonts w:ascii="Cambria Math" w:hAnsi="Cambria Math" w:cs="CMR10"/>
                          </w:rPr>
                          <m:t>otherwise</m:t>
                        </m:r>
                      </m:e>
                    </m:eqArr>
                  </m:e>
                </m:d>
              </m:oMath>
            </m:oMathPara>
          </w:p>
        </w:tc>
        <w:tc>
          <w:tcPr>
            <w:tcW w:w="487" w:type="dxa"/>
            <w:vAlign w:val="center"/>
          </w:tcPr>
          <w:p w14:paraId="12F09847" w14:textId="77777777" w:rsidR="003871B8" w:rsidRDefault="003871B8" w:rsidP="00C469A7">
            <w:pPr>
              <w:autoSpaceDE w:val="0"/>
              <w:autoSpaceDN w:val="0"/>
              <w:adjustRightInd w:val="0"/>
              <w:spacing w:line="480" w:lineRule="auto"/>
              <w:jc w:val="center"/>
              <w:rPr>
                <w:rFonts w:cs="CMR10"/>
              </w:rPr>
            </w:pPr>
            <w:r>
              <w:rPr>
                <w:rFonts w:cs="CMR10"/>
              </w:rPr>
              <w:t>(2)</w:t>
            </w:r>
          </w:p>
        </w:tc>
      </w:tr>
    </w:tbl>
    <w:p w14:paraId="4F92A7A3" w14:textId="77777777" w:rsidR="003871B8" w:rsidRDefault="003871B8" w:rsidP="001F1E45">
      <w:pPr>
        <w:autoSpaceDE w:val="0"/>
        <w:autoSpaceDN w:val="0"/>
        <w:adjustRightInd w:val="0"/>
        <w:spacing w:after="0" w:line="480" w:lineRule="auto"/>
        <w:rPr>
          <w:rFonts w:cs="CMR10"/>
          <w:i/>
        </w:rPr>
      </w:pPr>
    </w:p>
    <w:p w14:paraId="4835ED1C" w14:textId="58613370" w:rsidR="001F1E45" w:rsidRDefault="00275146" w:rsidP="001F1E45">
      <w:pPr>
        <w:autoSpaceDE w:val="0"/>
        <w:autoSpaceDN w:val="0"/>
        <w:adjustRightInd w:val="0"/>
        <w:spacing w:after="0" w:line="480" w:lineRule="auto"/>
        <w:rPr>
          <w:rFonts w:cs="CMR10"/>
        </w:rPr>
      </w:pPr>
      <w:r>
        <w:rPr>
          <w:rFonts w:cs="CMR10"/>
        </w:rPr>
        <w:t xml:space="preserve">Function </w:t>
      </w:r>
      <w:r w:rsidR="00B560CE">
        <w:rPr>
          <w:rFonts w:cs="CMR10"/>
        </w:rPr>
        <w:t>h(j) is a group size dependent admission probability</w:t>
      </w:r>
      <w:r>
        <w:rPr>
          <w:rFonts w:cs="CMR10"/>
        </w:rPr>
        <w:t xml:space="preserve"> which equals 1 if the</w:t>
      </w:r>
      <w:r w:rsidRPr="00C23D81">
        <w:rPr>
          <w:rFonts w:cs="CMR10"/>
        </w:rPr>
        <w:t xml:space="preserve"> group </w:t>
      </w:r>
      <w:r w:rsidRPr="00300E75">
        <w:rPr>
          <w:rFonts w:cs="CMMI10"/>
          <w:i/>
        </w:rPr>
        <w:t xml:space="preserve">j </w:t>
      </w:r>
      <w:r w:rsidRPr="00C23D81">
        <w:rPr>
          <w:rFonts w:cs="CMR10"/>
        </w:rPr>
        <w:t>is below the optimal group size</w:t>
      </w:r>
      <w:r>
        <w:rPr>
          <w:rFonts w:cs="CMR10"/>
        </w:rPr>
        <w:t xml:space="preserve"> </w:t>
      </w:r>
      <m:oMath>
        <m:f>
          <m:fPr>
            <m:type m:val="skw"/>
            <m:ctrlPr>
              <w:rPr>
                <w:rFonts w:ascii="Cambria Math" w:hAnsi="Cambria Math" w:cs="CMR10"/>
                <w:i/>
                <w:sz w:val="20"/>
                <w:szCs w:val="20"/>
              </w:rPr>
            </m:ctrlPr>
          </m:fPr>
          <m:num>
            <m:acc>
              <m:accPr>
                <m:chr m:val="̅"/>
                <m:ctrlPr>
                  <w:rPr>
                    <w:rFonts w:ascii="Cambria Math" w:hAnsi="Cambria Math" w:cs="CMR10"/>
                    <w:i/>
                    <w:sz w:val="20"/>
                    <w:szCs w:val="20"/>
                  </w:rPr>
                </m:ctrlPr>
              </m:accPr>
              <m:e>
                <m:r>
                  <w:rPr>
                    <w:rFonts w:ascii="Cambria Math" w:hAnsi="Cambria Math" w:cs="CMR10"/>
                    <w:sz w:val="20"/>
                    <w:szCs w:val="20"/>
                  </w:rPr>
                  <m:t>γ</m:t>
                </m:r>
              </m:e>
            </m:acc>
          </m:num>
          <m:den>
            <m:r>
              <w:rPr>
                <w:rFonts w:ascii="Cambria Math" w:hAnsi="Cambria Math" w:cs="CMR10"/>
                <w:sz w:val="20"/>
                <w:szCs w:val="20"/>
              </w:rPr>
              <m:t>c</m:t>
            </m:r>
          </m:den>
        </m:f>
      </m:oMath>
      <w:r w:rsidRPr="00C23D81">
        <w:rPr>
          <w:rFonts w:cs="CMR10"/>
        </w:rPr>
        <w:t xml:space="preserve">, zero if the size of </w:t>
      </w:r>
      <w:r w:rsidRPr="00C23D81">
        <w:rPr>
          <w:rFonts w:cs="CMMI10"/>
        </w:rPr>
        <w:t xml:space="preserve">j </w:t>
      </w:r>
      <w:r w:rsidRPr="00C23D81">
        <w:rPr>
          <w:rFonts w:cs="CMR10"/>
        </w:rPr>
        <w:t xml:space="preserve">is above the expected stable group size, and linearly decreasing in </w:t>
      </w:r>
      <w:r w:rsidRPr="00C23D81">
        <w:rPr>
          <w:rFonts w:cs="CMR10"/>
        </w:rPr>
        <w:lastRenderedPageBreak/>
        <w:t xml:space="preserve">between. </w:t>
      </w:r>
      <w:r>
        <w:rPr>
          <w:rFonts w:cs="CMR10"/>
        </w:rPr>
        <w:t xml:space="preserve">This </w:t>
      </w:r>
      <w:r w:rsidRPr="00C23D81">
        <w:rPr>
          <w:rFonts w:cs="CMR10"/>
        </w:rPr>
        <w:t>ensures that group</w:t>
      </w:r>
      <w:r w:rsidR="00256346">
        <w:rPr>
          <w:rFonts w:cs="CMR10"/>
        </w:rPr>
        <w:t>s form at a</w:t>
      </w:r>
      <w:r w:rsidRPr="00C23D81">
        <w:rPr>
          <w:rFonts w:cs="CMR10"/>
        </w:rPr>
        <w:t xml:space="preserve"> size </w:t>
      </w:r>
      <w:r w:rsidR="00256346">
        <w:rPr>
          <w:rFonts w:cs="CMR10"/>
        </w:rPr>
        <w:t>between the optimum and stable group size</w:t>
      </w:r>
      <w:r w:rsidRPr="00C23D81">
        <w:rPr>
          <w:rFonts w:cs="CMR10"/>
        </w:rPr>
        <w:t>,</w:t>
      </w:r>
      <w:r>
        <w:rPr>
          <w:rFonts w:cs="CMR10"/>
        </w:rPr>
        <w:t xml:space="preserve"> as is often observed in natural populations (</w:t>
      </w:r>
      <w:proofErr w:type="gramStart"/>
      <w:r>
        <w:rPr>
          <w:rFonts w:cs="CMR10"/>
        </w:rPr>
        <w:t>ref see</w:t>
      </w:r>
      <w:proofErr w:type="gramEnd"/>
      <w:r>
        <w:rPr>
          <w:rFonts w:cs="CMR10"/>
        </w:rPr>
        <w:t xml:space="preserve"> </w:t>
      </w:r>
      <w:proofErr w:type="spellStart"/>
      <w:r>
        <w:rPr>
          <w:rFonts w:cs="CMR10"/>
        </w:rPr>
        <w:t>Giraldeau</w:t>
      </w:r>
      <w:proofErr w:type="spellEnd"/>
      <w:r>
        <w:rPr>
          <w:rFonts w:cs="CMR10"/>
        </w:rPr>
        <w:t xml:space="preserve"> 1988)</w:t>
      </w:r>
      <w:r w:rsidRPr="00C23D81">
        <w:rPr>
          <w:rFonts w:cs="CMR10"/>
        </w:rPr>
        <w:t>.</w:t>
      </w:r>
    </w:p>
    <w:p w14:paraId="57D61D4B" w14:textId="77777777" w:rsidR="00275146" w:rsidRDefault="00275146" w:rsidP="001F1E45">
      <w:pPr>
        <w:autoSpaceDE w:val="0"/>
        <w:autoSpaceDN w:val="0"/>
        <w:adjustRightInd w:val="0"/>
        <w:spacing w:after="0" w:line="480" w:lineRule="auto"/>
        <w:rPr>
          <w:rFonts w:cs="CMR10"/>
        </w:rPr>
      </w:pPr>
      <w:r>
        <w:rPr>
          <w:rFonts w:cs="CMR10"/>
        </w:rPr>
        <w:t xml:space="preserve">Function k </w:t>
      </w:r>
      <w:r w:rsidR="005B2D09" w:rsidRPr="00C23D81">
        <w:rPr>
          <w:rFonts w:cs="CMR10"/>
        </w:rPr>
        <w:t>weights the k</w:t>
      </w:r>
      <w:r w:rsidR="005B2D09">
        <w:rPr>
          <w:rFonts w:cs="CMR10"/>
        </w:rPr>
        <w:t xml:space="preserve">inship preferences of the joiner and existing group member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487"/>
      </w:tblGrid>
      <w:tr w:rsidR="00B560CE" w14:paraId="2C0B07C6" w14:textId="77777777" w:rsidTr="00C469A7">
        <w:tc>
          <w:tcPr>
            <w:tcW w:w="8755" w:type="dxa"/>
            <w:vAlign w:val="center"/>
          </w:tcPr>
          <w:p w14:paraId="4C2EA315" w14:textId="77777777" w:rsidR="00B560CE" w:rsidRDefault="00B560CE" w:rsidP="001B22FF">
            <w:pPr>
              <w:autoSpaceDE w:val="0"/>
              <w:autoSpaceDN w:val="0"/>
              <w:adjustRightInd w:val="0"/>
              <w:spacing w:line="480" w:lineRule="auto"/>
              <w:jc w:val="center"/>
              <w:rPr>
                <w:rFonts w:cs="CMMI10"/>
              </w:rPr>
            </w:pPr>
            <m:oMathPara>
              <m:oMathParaPr>
                <m:jc m:val="center"/>
              </m:oMathParaPr>
              <m:oMath>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m:t>
                    </m:r>
                  </m:e>
                </m:d>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num>
                              <m:den>
                                <m:r>
                                  <w:rPr>
                                    <w:rFonts w:ascii="Cambria Math" w:hAnsi="Cambria Math" w:cs="CMR10"/>
                                    <w:w w:val="80"/>
                                  </w:rPr>
                                  <m:t>m</m:t>
                                </m:r>
                              </m:den>
                            </m:f>
                            <m:r>
                              <w:rPr>
                                <w:rFonts w:ascii="Cambria Math" w:hAnsi="Cambria Math" w:cs="CMR10"/>
                              </w:rPr>
                              <m:t>-2</m:t>
                            </m:r>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 0.5m</m:t>
                            </m:r>
                          </m:e>
                        </m:d>
                      </m:e>
                      <m:e>
                        <m:r>
                          <w:rPr>
                            <w:rFonts w:ascii="Cambria Math" w:hAnsi="Cambria Math" w:cs="CMR10"/>
                          </w:rPr>
                          <m:t>1-m</m:t>
                        </m:r>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sSub>
                                  <m:sSubPr>
                                    <m:ctrlPr>
                                      <w:rPr>
                                        <w:rFonts w:ascii="Cambria Math" w:hAnsi="Cambria Math" w:cs="CMR10"/>
                                        <w:i/>
                                        <w:w w:val="80"/>
                                      </w:rPr>
                                    </m:ctrlPr>
                                  </m:sSubPr>
                                  <m:e>
                                    <m:r>
                                      <w:rPr>
                                        <w:rFonts w:ascii="Cambria Math" w:hAnsi="Cambria Math" w:cs="CMR10"/>
                                        <w:w w:val="80"/>
                                      </w:rPr>
                                      <m:t>R</m:t>
                                    </m:r>
                                  </m:e>
                                  <m:sub>
                                    <m:r>
                                      <w:rPr>
                                        <w:rFonts w:ascii="Cambria Math" w:hAnsi="Cambria Math" w:cs="CMR10"/>
                                        <w:w w:val="80"/>
                                      </w:rPr>
                                      <m:t>ij</m:t>
                                    </m:r>
                                  </m:sub>
                                </m:sSub>
                                <m:r>
                                  <w:rPr>
                                    <w:rFonts w:ascii="Cambria Math" w:hAnsi="Cambria Math" w:cs="CMR10"/>
                                    <w:w w:val="80"/>
                                  </w:rPr>
                                  <m:t>-1</m:t>
                                </m:r>
                              </m:num>
                              <m:den>
                                <m:r>
                                  <w:rPr>
                                    <w:rFonts w:ascii="Cambria Math" w:hAnsi="Cambria Math" w:cs="CMR10"/>
                                    <w:w w:val="80"/>
                                  </w:rPr>
                                  <m:t>m-1</m:t>
                                </m:r>
                              </m:den>
                            </m:f>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5m, 1</m:t>
                            </m:r>
                          </m:e>
                        </m:d>
                      </m:e>
                    </m:eqArr>
                  </m:e>
                </m:d>
              </m:oMath>
            </m:oMathPara>
          </w:p>
        </w:tc>
        <w:tc>
          <w:tcPr>
            <w:tcW w:w="487" w:type="dxa"/>
            <w:vAlign w:val="center"/>
          </w:tcPr>
          <w:p w14:paraId="3433387E" w14:textId="77777777" w:rsidR="00B560CE" w:rsidRDefault="00B560CE" w:rsidP="00C469A7">
            <w:pPr>
              <w:autoSpaceDE w:val="0"/>
              <w:autoSpaceDN w:val="0"/>
              <w:adjustRightInd w:val="0"/>
              <w:spacing w:line="480" w:lineRule="auto"/>
              <w:jc w:val="center"/>
              <w:rPr>
                <w:rFonts w:cs="CMMI10"/>
              </w:rPr>
            </w:pPr>
            <w:r>
              <w:rPr>
                <w:rFonts w:cs="CMMI10"/>
              </w:rPr>
              <w:t>(3)</w:t>
            </w:r>
          </w:p>
        </w:tc>
      </w:tr>
    </w:tbl>
    <w:p w14:paraId="3E361424" w14:textId="77777777" w:rsidR="001F1E45" w:rsidRDefault="001F1E45" w:rsidP="001F1E45">
      <w:pPr>
        <w:autoSpaceDE w:val="0"/>
        <w:autoSpaceDN w:val="0"/>
        <w:adjustRightInd w:val="0"/>
        <w:spacing w:after="0" w:line="480" w:lineRule="auto"/>
        <w:rPr>
          <w:rFonts w:cs="CMR10"/>
        </w:rPr>
      </w:pPr>
    </w:p>
    <w:p w14:paraId="3BAF816B" w14:textId="77777777" w:rsidR="006D3C3B" w:rsidRDefault="00204F0F" w:rsidP="006D3C3B">
      <w:pPr>
        <w:spacing w:line="480" w:lineRule="auto"/>
      </w:pPr>
      <w:r>
        <w:rPr>
          <w:rFonts w:cs="CMR10"/>
        </w:rPr>
        <w:t xml:space="preserve">where </w:t>
      </w:r>
      <w:proofErr w:type="spellStart"/>
      <w:r w:rsidR="00E552ED" w:rsidRPr="005C62EC">
        <w:rPr>
          <w:rFonts w:cs="CMR10"/>
          <w:i/>
        </w:rPr>
        <w:t>R</w:t>
      </w:r>
      <w:r w:rsidR="00E552ED" w:rsidRPr="005C62EC">
        <w:rPr>
          <w:rFonts w:cs="CMR10"/>
          <w:i/>
          <w:vertAlign w:val="subscript"/>
        </w:rPr>
        <w:t>ij</w:t>
      </w:r>
      <w:proofErr w:type="spellEnd"/>
      <w:r w:rsidR="00E552ED">
        <w:rPr>
          <w:rFonts w:cs="CMR10"/>
        </w:rPr>
        <w:t xml:space="preserve"> is the relatedness of individual </w:t>
      </w:r>
      <w:proofErr w:type="spellStart"/>
      <w:r w:rsidR="00E552ED" w:rsidRPr="005C62EC">
        <w:rPr>
          <w:rFonts w:cs="CMR10"/>
          <w:i/>
        </w:rPr>
        <w:t>i</w:t>
      </w:r>
      <w:proofErr w:type="spellEnd"/>
      <w:r w:rsidR="00E552ED">
        <w:rPr>
          <w:rFonts w:cs="CMR10"/>
        </w:rPr>
        <w:t xml:space="preserve"> to </w:t>
      </w:r>
      <w:r w:rsidR="00E552ED" w:rsidRPr="005C62EC">
        <w:rPr>
          <w:rFonts w:cs="CMR10"/>
          <w:i/>
        </w:rPr>
        <w:t>j</w:t>
      </w:r>
      <w:r>
        <w:rPr>
          <w:rFonts w:cs="CMR10"/>
        </w:rPr>
        <w:t xml:space="preserve">, </w:t>
      </w:r>
      <w:r w:rsidRPr="005C62EC">
        <w:rPr>
          <w:rFonts w:cs="CMR10"/>
          <w:i/>
        </w:rPr>
        <w:t>m</w:t>
      </w:r>
      <w:r>
        <w:rPr>
          <w:rFonts w:cs="CMR10"/>
        </w:rPr>
        <w:t xml:space="preserve"> is the kinship preference with </w:t>
      </w:r>
      <m:oMath>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oMath>
      <w:r>
        <w:rPr>
          <w:rFonts w:eastAsiaTheme="minorEastAsia" w:cs="CMR10"/>
        </w:rPr>
        <w:t xml:space="preserve"> being the average kinship preference within group </w:t>
      </w:r>
      <w:r w:rsidRPr="005C62EC">
        <w:rPr>
          <w:rFonts w:eastAsiaTheme="minorEastAsia" w:cs="CMR10"/>
          <w:i/>
        </w:rPr>
        <w:t>j</w:t>
      </w:r>
      <w:r>
        <w:rPr>
          <w:rFonts w:eastAsiaTheme="minorEastAsia" w:cs="CMR10"/>
        </w:rPr>
        <w:t xml:space="preserve"> and </w:t>
      </w:r>
      <m:oMath>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oMath>
      <w:r>
        <w:rPr>
          <w:rFonts w:eastAsiaTheme="minorEastAsia" w:cs="CMR10"/>
        </w:rPr>
        <w:t xml:space="preserve"> being the kinship preference of individual </w:t>
      </w:r>
      <w:proofErr w:type="spellStart"/>
      <w:r w:rsidRPr="005C62EC">
        <w:rPr>
          <w:rFonts w:eastAsiaTheme="minorEastAsia" w:cs="CMR10"/>
          <w:i/>
        </w:rPr>
        <w:t>i</w:t>
      </w:r>
      <w:proofErr w:type="spellEnd"/>
      <w:r>
        <w:rPr>
          <w:rFonts w:eastAsiaTheme="minorEastAsia" w:cs="CMR10"/>
        </w:rPr>
        <w:t xml:space="preserve">. </w:t>
      </w:r>
      <w:r w:rsidR="006D3C3B">
        <w:rPr>
          <w:rFonts w:eastAsiaTheme="minorEastAsia" w:cs="CMR10"/>
        </w:rPr>
        <w:t xml:space="preserve">Relatedness is computed by keeping track of pedigree relationships </w:t>
      </w:r>
      <w:r w:rsidR="0045470E">
        <w:rPr>
          <w:rFonts w:eastAsiaTheme="minorEastAsia" w:cs="CMR10"/>
        </w:rPr>
        <w:t xml:space="preserve">for every individual </w:t>
      </w:r>
      <w:r w:rsidR="006D3C3B">
        <w:rPr>
          <w:rFonts w:eastAsiaTheme="minorEastAsia" w:cs="CMR10"/>
        </w:rPr>
        <w:t xml:space="preserve">up to the great grandmother generation, </w:t>
      </w:r>
      <w:r w:rsidR="006D3C3B">
        <w:t>a task that is facilitated by the fact that all offspring within one clutch have the same father.</w:t>
      </w:r>
    </w:p>
    <w:p w14:paraId="5704C5A1" w14:textId="52E10D51" w:rsidR="001F1E45" w:rsidRDefault="001F1E45" w:rsidP="001F1E45">
      <w:pPr>
        <w:autoSpaceDE w:val="0"/>
        <w:autoSpaceDN w:val="0"/>
        <w:adjustRightInd w:val="0"/>
        <w:spacing w:after="0" w:line="480" w:lineRule="auto"/>
        <w:rPr>
          <w:rFonts w:cs="CMR10"/>
          <w:noProof/>
          <w:lang w:eastAsia="en-GB"/>
        </w:rPr>
      </w:pPr>
      <w:r w:rsidRPr="00C23D81">
        <w:rPr>
          <w:rFonts w:cs="CMR10"/>
        </w:rPr>
        <w:t xml:space="preserve">For </w:t>
      </w:r>
      <w:r w:rsidR="005B2D09">
        <w:rPr>
          <w:rFonts w:cs="CMMI10"/>
          <w:i/>
        </w:rPr>
        <w:t>m</w:t>
      </w:r>
      <w:r w:rsidRPr="00C23D81">
        <w:rPr>
          <w:rFonts w:cs="CMMI10"/>
        </w:rPr>
        <w:t xml:space="preserve"> </w:t>
      </w:r>
      <w:r w:rsidR="00D35113">
        <w:rPr>
          <w:rFonts w:cs="CMR10"/>
        </w:rPr>
        <w:t>=0</w:t>
      </w:r>
      <w:r w:rsidRPr="00C23D81">
        <w:rPr>
          <w:rFonts w:cs="CMR10"/>
        </w:rPr>
        <w:t xml:space="preserve"> relatedness does not play a role, that is, individuals have no preference for</w:t>
      </w:r>
      <w:r w:rsidR="00B424A5">
        <w:rPr>
          <w:rFonts w:cs="CMR10"/>
        </w:rPr>
        <w:t xml:space="preserve"> associating with</w:t>
      </w:r>
      <w:r w:rsidRPr="00C23D81">
        <w:rPr>
          <w:rFonts w:cs="CMR10"/>
        </w:rPr>
        <w:t xml:space="preserve"> kin. For </w:t>
      </w:r>
      <w:r w:rsidR="005B2D09">
        <w:rPr>
          <w:rFonts w:cs="CMMI10"/>
          <w:i/>
        </w:rPr>
        <w:t xml:space="preserve">m </w:t>
      </w:r>
      <w:r w:rsidRPr="00C23D81">
        <w:rPr>
          <w:rFonts w:cs="CMR10"/>
        </w:rPr>
        <w:t>equal to 1</w:t>
      </w:r>
      <w:r w:rsidR="00B424A5">
        <w:rPr>
          <w:rFonts w:cs="CMR10"/>
        </w:rPr>
        <w:t>,</w:t>
      </w:r>
      <w:r w:rsidRPr="00C23D81">
        <w:rPr>
          <w:rFonts w:cs="CMR10"/>
        </w:rPr>
        <w:t xml:space="preserve"> </w:t>
      </w:r>
      <w:r w:rsidR="00D35113">
        <w:rPr>
          <w:rFonts w:cs="CMR10"/>
        </w:rPr>
        <w:t>only full sibs are admitted</w:t>
      </w:r>
      <w:r w:rsidRPr="00C23D81">
        <w:rPr>
          <w:rFonts w:cs="CMR10"/>
        </w:rPr>
        <w:t xml:space="preserve">. For </w:t>
      </w:r>
      <w:r w:rsidR="00C469A7">
        <w:rPr>
          <w:rFonts w:cs="CMMI10"/>
          <w:i/>
        </w:rPr>
        <w:t>m</w:t>
      </w:r>
      <w:r w:rsidR="00C469A7" w:rsidRPr="004F535B">
        <w:rPr>
          <w:rFonts w:cs="CMMI10"/>
          <w:i/>
        </w:rPr>
        <w:t xml:space="preserve"> </w:t>
      </w:r>
      <w:r w:rsidRPr="00C23D81">
        <w:rPr>
          <w:rFonts w:cs="CMR10"/>
        </w:rPr>
        <w:t>= 0</w:t>
      </w:r>
      <w:r w:rsidRPr="00C23D81">
        <w:rPr>
          <w:rFonts w:cs="CMMI10"/>
        </w:rPr>
        <w:t>:</w:t>
      </w:r>
      <w:r w:rsidRPr="00C23D81">
        <w:rPr>
          <w:rFonts w:cs="CMR10"/>
        </w:rPr>
        <w:t>5 we get a linear function that approximates the kin-preference case</w:t>
      </w:r>
      <w:r w:rsidR="00B424A5">
        <w:rPr>
          <w:rFonts w:cs="CMR10"/>
        </w:rPr>
        <w:t xml:space="preserve"> of earlier simulations (</w:t>
      </w:r>
      <w:proofErr w:type="spellStart"/>
      <w:r w:rsidR="00B424A5">
        <w:rPr>
          <w:rFonts w:cs="CMR10"/>
        </w:rPr>
        <w:t>Avilés</w:t>
      </w:r>
      <w:proofErr w:type="spellEnd"/>
      <w:r w:rsidR="00B424A5">
        <w:rPr>
          <w:rFonts w:cs="CMR10"/>
        </w:rPr>
        <w:t xml:space="preserve"> et al. 2004)</w:t>
      </w:r>
      <w:r w:rsidRPr="00C23D81">
        <w:rPr>
          <w:rFonts w:cs="CMR10"/>
        </w:rPr>
        <w:t xml:space="preserve">, always letting in brothers and letting in cousins with a probability close to </w:t>
      </w:r>
      <w:r>
        <w:rPr>
          <w:rFonts w:cs="CMR10"/>
        </w:rPr>
        <w:t>1/4</w:t>
      </w:r>
      <w:r w:rsidRPr="00C23D81">
        <w:rPr>
          <w:rFonts w:cs="CMR10"/>
        </w:rPr>
        <w:t>, second cousins with probability 1</w:t>
      </w:r>
      <w:r>
        <w:rPr>
          <w:rFonts w:cs="CMMI10"/>
        </w:rPr>
        <w:t xml:space="preserve">/16 </w:t>
      </w:r>
      <w:r w:rsidRPr="00C23D81">
        <w:rPr>
          <w:rFonts w:cs="CMR10"/>
        </w:rPr>
        <w:t>and so on</w:t>
      </w:r>
      <w:r w:rsidR="00DB69CC">
        <w:rPr>
          <w:rFonts w:cs="CMR10"/>
        </w:rPr>
        <w:t xml:space="preserve"> (figure 1</w:t>
      </w:r>
      <w:r w:rsidR="00BE171E">
        <w:rPr>
          <w:rFonts w:cs="CMR10"/>
        </w:rPr>
        <w:t>)</w:t>
      </w:r>
      <w:r w:rsidRPr="00C23D81">
        <w:rPr>
          <w:rFonts w:cs="CMR10"/>
        </w:rPr>
        <w:t xml:space="preserve">. </w:t>
      </w:r>
    </w:p>
    <w:p w14:paraId="6D1E9092" w14:textId="77777777" w:rsidR="00C94C9D" w:rsidRDefault="00C94C9D" w:rsidP="001F1E45">
      <w:pPr>
        <w:autoSpaceDE w:val="0"/>
        <w:autoSpaceDN w:val="0"/>
        <w:adjustRightInd w:val="0"/>
        <w:spacing w:after="0" w:line="480" w:lineRule="auto"/>
        <w:rPr>
          <w:rFonts w:cs="CMR10"/>
        </w:rPr>
      </w:pPr>
      <w:r>
        <w:rPr>
          <w:rFonts w:cs="CMR10"/>
          <w:noProof/>
          <w:lang w:val="en-CA" w:eastAsia="en-CA"/>
        </w:rPr>
        <w:drawing>
          <wp:inline distT="0" distB="0" distL="0" distR="0" wp14:anchorId="10B6B141" wp14:editId="4BBAD145">
            <wp:extent cx="3783421" cy="3695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srcRect/>
                    <a:stretch>
                      <a:fillRect/>
                    </a:stretch>
                  </pic:blipFill>
                  <pic:spPr bwMode="auto">
                    <a:xfrm>
                      <a:off x="0" y="0"/>
                      <a:ext cx="3786578" cy="3698784"/>
                    </a:xfrm>
                    <a:prstGeom prst="rect">
                      <a:avLst/>
                    </a:prstGeom>
                    <a:noFill/>
                    <a:ln w="9525">
                      <a:noFill/>
                      <a:miter lim="800000"/>
                      <a:headEnd/>
                      <a:tailEnd/>
                    </a:ln>
                  </pic:spPr>
                </pic:pic>
              </a:graphicData>
            </a:graphic>
          </wp:inline>
        </w:drawing>
      </w:r>
    </w:p>
    <w:p w14:paraId="489D1E22" w14:textId="0B3E583F" w:rsidR="00BE171E" w:rsidRPr="00CC5002" w:rsidRDefault="00012561" w:rsidP="00CC5002">
      <w:pPr>
        <w:autoSpaceDE w:val="0"/>
        <w:autoSpaceDN w:val="0"/>
        <w:adjustRightInd w:val="0"/>
        <w:spacing w:after="0"/>
        <w:rPr>
          <w:rFonts w:cs="CMR10"/>
          <w:sz w:val="20"/>
          <w:szCs w:val="20"/>
        </w:rPr>
      </w:pPr>
      <w:r w:rsidRPr="00CC5002">
        <w:rPr>
          <w:rFonts w:cs="CMR10"/>
          <w:b/>
          <w:sz w:val="20"/>
          <w:szCs w:val="20"/>
        </w:rPr>
        <w:lastRenderedPageBreak/>
        <w:t>Figure 1</w:t>
      </w:r>
      <w:r w:rsidR="00BE171E" w:rsidRPr="00CC5002">
        <w:rPr>
          <w:rFonts w:cs="CMR10"/>
          <w:sz w:val="20"/>
          <w:szCs w:val="20"/>
        </w:rPr>
        <w:t>: Kinship weighting function</w:t>
      </w:r>
      <w:r w:rsidR="00487455">
        <w:rPr>
          <w:rFonts w:cs="CMR10"/>
          <w:sz w:val="20"/>
          <w:szCs w:val="20"/>
        </w:rPr>
        <w:t>,</w:t>
      </w:r>
      <w:r w:rsidR="00BE171E" w:rsidRPr="00CC5002">
        <w:rPr>
          <w:rFonts w:cs="CMR10"/>
          <w:sz w:val="20"/>
          <w:szCs w:val="20"/>
        </w:rPr>
        <w:t xml:space="preserve"> </w:t>
      </w:r>
      <w:r w:rsidRPr="00CC5002">
        <w:rPr>
          <w:rFonts w:cs="CMR10"/>
          <w:sz w:val="20"/>
          <w:szCs w:val="20"/>
        </w:rPr>
        <w:t xml:space="preserve">which describes </w:t>
      </w:r>
      <w:r w:rsidR="001B6C36" w:rsidRPr="00CC5002">
        <w:rPr>
          <w:rFonts w:cs="CMR10"/>
          <w:sz w:val="20"/>
          <w:szCs w:val="20"/>
        </w:rPr>
        <w:t xml:space="preserve">the probability of admittance to a group depending on an individual’s average relatedness to </w:t>
      </w:r>
      <w:r w:rsidR="00487455">
        <w:rPr>
          <w:rFonts w:cs="CMR10"/>
          <w:sz w:val="20"/>
          <w:szCs w:val="20"/>
        </w:rPr>
        <w:t>existing</w:t>
      </w:r>
      <w:r w:rsidR="00487455" w:rsidRPr="00CC5002">
        <w:rPr>
          <w:rFonts w:cs="CMR10"/>
          <w:sz w:val="20"/>
          <w:szCs w:val="20"/>
        </w:rPr>
        <w:t xml:space="preserve"> </w:t>
      </w:r>
      <w:r w:rsidR="001B6C36" w:rsidRPr="00CC5002">
        <w:rPr>
          <w:rFonts w:cs="CMR10"/>
          <w:sz w:val="20"/>
          <w:szCs w:val="20"/>
        </w:rPr>
        <w:t xml:space="preserve">group members. </w:t>
      </w:r>
      <w:proofErr w:type="gramStart"/>
      <w:r w:rsidR="001B6C36" w:rsidRPr="0064643B">
        <w:rPr>
          <w:rFonts w:cs="CMR10"/>
          <w:i/>
          <w:sz w:val="20"/>
          <w:szCs w:val="20"/>
        </w:rPr>
        <w:t>m</w:t>
      </w:r>
      <w:proofErr w:type="gramEnd"/>
      <w:r w:rsidR="001B6C36" w:rsidRPr="00CC5002">
        <w:rPr>
          <w:rFonts w:cs="CMR10"/>
          <w:sz w:val="20"/>
          <w:szCs w:val="20"/>
        </w:rPr>
        <w:t xml:space="preserve"> </w:t>
      </w:r>
      <w:r w:rsidR="00487455">
        <w:rPr>
          <w:rFonts w:cs="CMR10"/>
          <w:sz w:val="20"/>
          <w:szCs w:val="20"/>
        </w:rPr>
        <w:t>corres</w:t>
      </w:r>
      <w:r w:rsidR="00B424A5">
        <w:rPr>
          <w:rFonts w:cs="CMR10"/>
          <w:sz w:val="20"/>
          <w:szCs w:val="20"/>
        </w:rPr>
        <w:t>ponds to</w:t>
      </w:r>
      <w:r w:rsidR="00B424A5" w:rsidRPr="00CC5002">
        <w:rPr>
          <w:rFonts w:cs="CMR10"/>
          <w:sz w:val="20"/>
          <w:szCs w:val="20"/>
        </w:rPr>
        <w:t xml:space="preserve"> </w:t>
      </w:r>
      <w:r w:rsidR="001B6C36" w:rsidRPr="00CC5002">
        <w:rPr>
          <w:rFonts w:cs="CMR10"/>
          <w:sz w:val="20"/>
          <w:szCs w:val="20"/>
        </w:rPr>
        <w:t>the genetically</w:t>
      </w:r>
      <w:r w:rsidR="00B424A5">
        <w:rPr>
          <w:rFonts w:cs="CMR10"/>
          <w:sz w:val="20"/>
          <w:szCs w:val="20"/>
        </w:rPr>
        <w:t>-</w:t>
      </w:r>
      <w:r w:rsidR="001B6C36" w:rsidRPr="00CC5002">
        <w:rPr>
          <w:rFonts w:cs="CMR10"/>
          <w:sz w:val="20"/>
          <w:szCs w:val="20"/>
        </w:rPr>
        <w:t>coded kinship preference levels.</w:t>
      </w:r>
    </w:p>
    <w:p w14:paraId="4E99EA2C" w14:textId="77777777" w:rsidR="006D3C3B" w:rsidRDefault="006D3C3B" w:rsidP="002A3A3E">
      <w:pPr>
        <w:spacing w:line="480" w:lineRule="auto"/>
        <w:rPr>
          <w:b/>
          <w:lang w:val="en-CA"/>
        </w:rPr>
      </w:pPr>
    </w:p>
    <w:p w14:paraId="01B98270" w14:textId="3539FE69" w:rsidR="002A3A3E" w:rsidRPr="00E13A8B" w:rsidRDefault="00E13A8B" w:rsidP="002A3A3E">
      <w:pPr>
        <w:spacing w:line="480" w:lineRule="auto"/>
        <w:rPr>
          <w:i/>
          <w:lang w:val="en-CA"/>
        </w:rPr>
      </w:pPr>
      <w:r w:rsidRPr="00E13A8B">
        <w:rPr>
          <w:i/>
          <w:lang w:val="en-CA"/>
        </w:rPr>
        <w:t xml:space="preserve">Simulation and </w:t>
      </w:r>
      <w:proofErr w:type="gramStart"/>
      <w:r w:rsidRPr="00E13A8B">
        <w:rPr>
          <w:i/>
          <w:lang w:val="en-CA"/>
        </w:rPr>
        <w:t>analysis</w:t>
      </w:r>
      <w:r>
        <w:rPr>
          <w:i/>
          <w:lang w:val="en-CA"/>
        </w:rPr>
        <w:t xml:space="preserve"> </w:t>
      </w:r>
      <w:r w:rsidR="001F1E45" w:rsidRPr="00520F92" w:rsidDel="001F1E45">
        <w:rPr>
          <w:rFonts w:cs="CMR10"/>
          <w:b/>
        </w:rPr>
        <w:t xml:space="preserve"> </w:t>
      </w:r>
      <w:r w:rsidR="002A3A3E" w:rsidRPr="00284F6A">
        <w:rPr>
          <w:i/>
          <w:sz w:val="20"/>
          <w:szCs w:val="20"/>
        </w:rPr>
        <w:t>(</w:t>
      </w:r>
      <w:proofErr w:type="gramEnd"/>
      <w:r w:rsidR="002A3A3E" w:rsidRPr="00284F6A">
        <w:rPr>
          <w:i/>
          <w:sz w:val="20"/>
          <w:szCs w:val="20"/>
        </w:rPr>
        <w:t xml:space="preserve">Statistical description of method closely </w:t>
      </w:r>
      <w:r w:rsidR="002A3A3E">
        <w:rPr>
          <w:i/>
          <w:sz w:val="20"/>
          <w:szCs w:val="20"/>
        </w:rPr>
        <w:t xml:space="preserve">based on </w:t>
      </w:r>
      <w:proofErr w:type="spellStart"/>
      <w:r w:rsidR="002A3A3E" w:rsidRPr="00284F6A">
        <w:rPr>
          <w:i/>
          <w:sz w:val="20"/>
          <w:szCs w:val="20"/>
        </w:rPr>
        <w:t>AmNat</w:t>
      </w:r>
      <w:proofErr w:type="spellEnd"/>
      <w:r w:rsidR="002A3A3E" w:rsidRPr="00284F6A">
        <w:rPr>
          <w:i/>
          <w:sz w:val="20"/>
          <w:szCs w:val="20"/>
        </w:rPr>
        <w:t xml:space="preserve"> </w:t>
      </w:r>
      <w:r w:rsidR="006C2B54" w:rsidRPr="00284F6A">
        <w:rPr>
          <w:i/>
          <w:sz w:val="20"/>
          <w:szCs w:val="20"/>
        </w:rPr>
        <w:t>200</w:t>
      </w:r>
      <w:r w:rsidR="006C2B54">
        <w:rPr>
          <w:i/>
          <w:sz w:val="20"/>
          <w:szCs w:val="20"/>
        </w:rPr>
        <w:t>2</w:t>
      </w:r>
      <w:r w:rsidR="006C2B54" w:rsidRPr="00284F6A">
        <w:rPr>
          <w:i/>
          <w:sz w:val="20"/>
          <w:szCs w:val="20"/>
        </w:rPr>
        <w:t xml:space="preserve"> </w:t>
      </w:r>
      <w:r w:rsidR="002A3A3E" w:rsidRPr="00284F6A">
        <w:rPr>
          <w:i/>
          <w:sz w:val="20"/>
          <w:szCs w:val="20"/>
        </w:rPr>
        <w:t>paper)</w:t>
      </w:r>
      <w:r w:rsidR="002A3A3E" w:rsidRPr="00284F6A">
        <w:rPr>
          <w:sz w:val="20"/>
          <w:szCs w:val="20"/>
        </w:rPr>
        <w:t xml:space="preserve"> </w:t>
      </w:r>
    </w:p>
    <w:p w14:paraId="44CDBE1B" w14:textId="77777777" w:rsidR="002A3A3E" w:rsidRDefault="002A3A3E" w:rsidP="002A3A3E">
      <w:pPr>
        <w:spacing w:line="480" w:lineRule="auto"/>
      </w:pPr>
      <w:r>
        <w:t>The model was run for each combination of parameters</w:t>
      </w:r>
      <w:r w:rsidR="00B50554">
        <w:t xml:space="preserve"> values </w:t>
      </w:r>
      <w:r>
        <w:t xml:space="preserve">(table </w:t>
      </w:r>
      <w:r w:rsidR="00DB69CC">
        <w:t>1</w:t>
      </w:r>
      <w:r>
        <w:t>) once for 50000 generations. The first 2000 generations were discarded before any analysis was carried out</w:t>
      </w:r>
      <w:r w:rsidR="00F31F4F">
        <w:t xml:space="preserve"> to ensure that the simulations had reached equilibrium</w:t>
      </w:r>
      <w:r>
        <w:t>.</w:t>
      </w:r>
    </w:p>
    <w:tbl>
      <w:tblPr>
        <w:tblStyle w:val="TableGrid"/>
        <w:tblW w:w="4404" w:type="dxa"/>
        <w:tblLook w:val="04A0" w:firstRow="1" w:lastRow="0" w:firstColumn="1" w:lastColumn="0" w:noHBand="0" w:noVBand="1"/>
      </w:tblPr>
      <w:tblGrid>
        <w:gridCol w:w="782"/>
        <w:gridCol w:w="3622"/>
      </w:tblGrid>
      <w:tr w:rsidR="002A3A3E" w14:paraId="622C4835" w14:textId="77777777" w:rsidTr="002A3D64">
        <w:trPr>
          <w:cantSplit/>
          <w:trHeight w:val="312"/>
        </w:trPr>
        <w:tc>
          <w:tcPr>
            <w:tcW w:w="0" w:type="auto"/>
          </w:tcPr>
          <w:p w14:paraId="2402ED3A" w14:textId="77777777" w:rsidR="002A3A3E" w:rsidRDefault="002A3A3E" w:rsidP="002A3D64">
            <w:pPr>
              <w:pStyle w:val="NoSpacing"/>
            </w:pPr>
            <w:r>
              <w:t>Factor</w:t>
            </w:r>
          </w:p>
        </w:tc>
        <w:tc>
          <w:tcPr>
            <w:tcW w:w="3622" w:type="dxa"/>
          </w:tcPr>
          <w:p w14:paraId="1F538544" w14:textId="77777777" w:rsidR="002A3A3E" w:rsidRDefault="002A3A3E" w:rsidP="002A3D64">
            <w:pPr>
              <w:pStyle w:val="NoSpacing"/>
            </w:pPr>
            <w:r>
              <w:t>Levels</w:t>
            </w:r>
          </w:p>
        </w:tc>
      </w:tr>
      <w:tr w:rsidR="002A3A3E" w14:paraId="0D37C901" w14:textId="77777777" w:rsidTr="002A3D64">
        <w:trPr>
          <w:cantSplit/>
          <w:trHeight w:val="100"/>
        </w:trPr>
        <w:tc>
          <w:tcPr>
            <w:tcW w:w="0" w:type="auto"/>
            <w:vAlign w:val="center"/>
          </w:tcPr>
          <w:p w14:paraId="57DB1688" w14:textId="77777777" w:rsidR="002A3A3E" w:rsidRPr="006C2B54" w:rsidRDefault="002A3A3E" w:rsidP="002A3D64">
            <w:pPr>
              <w:pStyle w:val="NoSpacing"/>
              <w:rPr>
                <w:i/>
              </w:rPr>
            </w:pPr>
            <w:r w:rsidRPr="006C2B54">
              <w:rPr>
                <w:i/>
              </w:rPr>
              <w:t>r</w:t>
            </w:r>
          </w:p>
        </w:tc>
        <w:tc>
          <w:tcPr>
            <w:tcW w:w="3622" w:type="dxa"/>
            <w:vAlign w:val="center"/>
          </w:tcPr>
          <w:p w14:paraId="0AFC5439" w14:textId="77777777" w:rsidR="002A3A3E" w:rsidRDefault="002A3A3E" w:rsidP="002A3D64">
            <w:pPr>
              <w:pStyle w:val="NoSpacing"/>
            </w:pPr>
            <w:r>
              <w:t xml:space="preserve">0.10, 0.25, 0.50, 0.75, 1.00, 1.50, 2.0 </w:t>
            </w:r>
          </w:p>
        </w:tc>
      </w:tr>
      <w:tr w:rsidR="002A3A3E" w14:paraId="14D640F9" w14:textId="77777777" w:rsidTr="002A3D64">
        <w:trPr>
          <w:cantSplit/>
          <w:trHeight w:val="28"/>
        </w:trPr>
        <w:tc>
          <w:tcPr>
            <w:tcW w:w="0" w:type="auto"/>
          </w:tcPr>
          <w:p w14:paraId="3026EAFB" w14:textId="77777777" w:rsidR="002A3A3E" w:rsidRPr="006C2B54" w:rsidRDefault="002A3A3E" w:rsidP="002A3D64">
            <w:pPr>
              <w:pStyle w:val="NoSpacing"/>
              <w:rPr>
                <w:i/>
              </w:rPr>
            </w:pPr>
            <w:r w:rsidRPr="006C2B54">
              <w:rPr>
                <w:i/>
              </w:rPr>
              <w:t>c</w:t>
            </w:r>
          </w:p>
        </w:tc>
        <w:tc>
          <w:tcPr>
            <w:tcW w:w="3622" w:type="dxa"/>
          </w:tcPr>
          <w:p w14:paraId="60115AD3" w14:textId="77777777" w:rsidR="002A3A3E" w:rsidRDefault="002A3A3E" w:rsidP="002A3D64">
            <w:pPr>
              <w:pStyle w:val="NoSpacing"/>
            </w:pPr>
            <w:r>
              <w:t>0.20, 0.06, 0.10</w:t>
            </w:r>
          </w:p>
        </w:tc>
      </w:tr>
      <w:tr w:rsidR="002A3A3E" w14:paraId="5AD67CF7" w14:textId="77777777" w:rsidTr="002A3D64">
        <w:trPr>
          <w:cantSplit/>
          <w:trHeight w:val="28"/>
        </w:trPr>
        <w:tc>
          <w:tcPr>
            <w:tcW w:w="0" w:type="auto"/>
          </w:tcPr>
          <w:p w14:paraId="7A874EA5" w14:textId="77777777" w:rsidR="002A3A3E" w:rsidRPr="006C2B54" w:rsidRDefault="002A3A3E" w:rsidP="002A3D64">
            <w:pPr>
              <w:pStyle w:val="NoSpacing"/>
              <w:rPr>
                <w:i/>
              </w:rPr>
            </w:pPr>
            <w:r w:rsidRPr="006C2B54">
              <w:rPr>
                <w:i/>
              </w:rPr>
              <w:t>β</w:t>
            </w:r>
          </w:p>
        </w:tc>
        <w:tc>
          <w:tcPr>
            <w:tcW w:w="3622" w:type="dxa"/>
          </w:tcPr>
          <w:p w14:paraId="33E10701" w14:textId="77777777" w:rsidR="002A3A3E" w:rsidRDefault="002A3A3E" w:rsidP="002A3D64">
            <w:pPr>
              <w:pStyle w:val="NoSpacing"/>
            </w:pPr>
            <w:r>
              <w:t>0.0, 0.2, 0.6, 0.8</w:t>
            </w:r>
          </w:p>
        </w:tc>
      </w:tr>
    </w:tbl>
    <w:p w14:paraId="7184F422" w14:textId="77777777" w:rsidR="002A3A3E" w:rsidRPr="00CC5002" w:rsidRDefault="001B6C36" w:rsidP="002A3A3E">
      <w:pPr>
        <w:spacing w:line="480" w:lineRule="auto"/>
        <w:rPr>
          <w:sz w:val="20"/>
          <w:szCs w:val="20"/>
        </w:rPr>
      </w:pPr>
      <w:r w:rsidRPr="00CC5002">
        <w:rPr>
          <w:b/>
          <w:sz w:val="20"/>
          <w:szCs w:val="20"/>
        </w:rPr>
        <w:t>Table 1</w:t>
      </w:r>
      <w:r w:rsidR="002A3A3E" w:rsidRPr="00CC5002">
        <w:rPr>
          <w:b/>
          <w:sz w:val="20"/>
          <w:szCs w:val="20"/>
        </w:rPr>
        <w:t>:</w:t>
      </w:r>
      <w:r w:rsidR="002A3A3E" w:rsidRPr="00CC5002">
        <w:rPr>
          <w:sz w:val="20"/>
          <w:szCs w:val="20"/>
        </w:rPr>
        <w:t xml:space="preserve"> </w:t>
      </w:r>
      <w:r w:rsidRPr="00CC5002">
        <w:rPr>
          <w:sz w:val="20"/>
          <w:szCs w:val="20"/>
        </w:rPr>
        <w:t>The values of each parameter used in the simulations</w:t>
      </w:r>
      <w:r w:rsidR="00DB69CC">
        <w:rPr>
          <w:sz w:val="20"/>
          <w:szCs w:val="20"/>
        </w:rPr>
        <w:t xml:space="preserve"> in a fully factorial design</w:t>
      </w:r>
    </w:p>
    <w:p w14:paraId="1496A57B" w14:textId="06043E4B" w:rsidR="00520F92" w:rsidRDefault="00DB69CC" w:rsidP="006D4DAE">
      <w:pPr>
        <w:spacing w:line="480" w:lineRule="auto"/>
        <w:rPr>
          <w:ins w:id="183" w:author="Ruth" w:date="2013-05-15T19:39:00Z"/>
        </w:rPr>
      </w:pPr>
      <w:r>
        <w:t>We used an</w:t>
      </w:r>
      <w:r w:rsidR="002A3A3E">
        <w:t xml:space="preserve"> ANOVA to test for the effect of the various parameters</w:t>
      </w:r>
      <w:r w:rsidR="00D43652">
        <w:t xml:space="preserve"> and</w:t>
      </w:r>
      <w:r w:rsidR="002A3A3E">
        <w:t xml:space="preserve"> their second- and third-order polynomial</w:t>
      </w:r>
      <w:r w:rsidR="00D43652">
        <w:t>s</w:t>
      </w:r>
      <w:r w:rsidR="002A3A3E">
        <w:t xml:space="preserve"> and their interactions.  We customized the test for each response variable by dropping all </w:t>
      </w:r>
      <w:proofErr w:type="spellStart"/>
      <w:r w:rsidR="002A3A3E">
        <w:t>nonsignificant</w:t>
      </w:r>
      <w:proofErr w:type="spellEnd"/>
      <w:r w:rsidR="002A3A3E">
        <w:t xml:space="preserve"> (P&gt;0.05) terms and their interactions.  The r</w:t>
      </w:r>
      <w:r w:rsidR="002A3A3E">
        <w:rPr>
          <w:vertAlign w:val="superscript"/>
        </w:rPr>
        <w:t>2</w:t>
      </w:r>
      <w:r w:rsidR="002A3A3E">
        <w:t xml:space="preserve"> of the reduced models rang</w:t>
      </w:r>
      <w:r w:rsidR="001154B9">
        <w:t>ed</w:t>
      </w:r>
      <w:r>
        <w:t xml:space="preserve"> from 84.3-94.4% (see table 2</w:t>
      </w:r>
      <w:r w:rsidR="002A3A3E">
        <w:t>). Kin preference</w:t>
      </w:r>
      <w:r w:rsidR="001154B9">
        <w:t xml:space="preserve"> and</w:t>
      </w:r>
      <w:r w:rsidR="00DB0FAC">
        <w:t xml:space="preserve"> average cooperati</w:t>
      </w:r>
      <w:r w:rsidR="001154B9">
        <w:t>ve tendencies</w:t>
      </w:r>
      <w:r w:rsidR="002A3A3E">
        <w:t xml:space="preserve"> were </w:t>
      </w:r>
      <w:r w:rsidR="00DB0FAC">
        <w:t>arcsine</w:t>
      </w:r>
      <w:r w:rsidR="002A3A3E">
        <w:t xml:space="preserve"> transformed</w:t>
      </w:r>
      <w:r w:rsidR="001154B9">
        <w:t>,</w:t>
      </w:r>
      <w:r w:rsidR="002A3A3E">
        <w:t xml:space="preserve"> while relatedness and </w:t>
      </w:r>
      <w:r w:rsidR="00A56D64">
        <w:t xml:space="preserve">group size </w:t>
      </w:r>
      <w:proofErr w:type="gramStart"/>
      <w:r w:rsidR="00A56D64">
        <w:t>were</w:t>
      </w:r>
      <w:proofErr w:type="gramEnd"/>
      <w:r w:rsidR="00A56D64">
        <w:t xml:space="preserve"> </w:t>
      </w:r>
      <w:r w:rsidR="002A3A3E">
        <w:t>log transformed</w:t>
      </w:r>
      <w:r w:rsidR="00B50554">
        <w:t xml:space="preserve"> prior to analysis</w:t>
      </w:r>
      <w:r w:rsidR="002A3A3E">
        <w:t>.</w:t>
      </w:r>
    </w:p>
    <w:p w14:paraId="3EF2668E" w14:textId="5036207C" w:rsidR="00C35A0E" w:rsidRPr="00520F92" w:rsidRDefault="00C35A0E" w:rsidP="006D4DAE">
      <w:pPr>
        <w:spacing w:line="480" w:lineRule="auto"/>
        <w:rPr>
          <w:rFonts w:cs="CMR10"/>
          <w:b/>
        </w:rPr>
      </w:pPr>
      <w:ins w:id="184" w:author="Ruth" w:date="2013-05-15T19:39:00Z">
        <w:r w:rsidRPr="007A0FC6">
          <w:rPr>
            <w:rFonts w:cs="CMR10"/>
          </w:rPr>
          <w:t xml:space="preserve">The </w:t>
        </w:r>
        <w:r>
          <w:rPr>
            <w:rFonts w:cs="CMR10"/>
          </w:rPr>
          <w:t xml:space="preserve">individual </w:t>
        </w:r>
        <w:r w:rsidRPr="007A0FC6">
          <w:rPr>
            <w:rFonts w:cs="CMR10"/>
          </w:rPr>
          <w:t>runs were tested for correlations</w:t>
        </w:r>
        <w:r>
          <w:rPr>
            <w:rFonts w:cs="CMR10"/>
          </w:rPr>
          <w:t xml:space="preserve"> between average group size, relatedness within groups, cooperation and kin preference. This was done</w:t>
        </w:r>
        <w:r w:rsidRPr="007A0FC6">
          <w:rPr>
            <w:rFonts w:cs="CMR10"/>
          </w:rPr>
          <w:t xml:space="preserve"> </w:t>
        </w:r>
        <w:r>
          <w:rPr>
            <w:rFonts w:cs="CMR10"/>
          </w:rPr>
          <w:t xml:space="preserve">by determining the maximum absolute value of the cross-correlation and the time lag at which this maximum occurs for each run using R package </w:t>
        </w:r>
        <w:r w:rsidRPr="007A0FC6">
          <w:rPr>
            <w:rFonts w:cs="CMR10"/>
            <w:highlight w:val="yellow"/>
          </w:rPr>
          <w:t>x</w:t>
        </w:r>
        <w:r>
          <w:rPr>
            <w:rFonts w:cs="CMR10"/>
          </w:rPr>
          <w:t xml:space="preserve">, with the maximum time lag tested set to 5000 generations.  The first 10000 generations were removed and the data was transformed to ensure the data was </w:t>
        </w:r>
        <w:proofErr w:type="spellStart"/>
        <w:r>
          <w:rPr>
            <w:rFonts w:cs="CMR10"/>
          </w:rPr>
          <w:t>stationay</w:t>
        </w:r>
        <w:proofErr w:type="spellEnd"/>
        <w:r>
          <w:rPr>
            <w:rFonts w:cs="CMR10"/>
          </w:rPr>
          <w:t xml:space="preserve"> </w:t>
        </w:r>
        <w:r w:rsidRPr="007A0FC6">
          <w:rPr>
            <w:rFonts w:cs="CMR10"/>
            <w:highlight w:val="yellow"/>
          </w:rPr>
          <w:t>WHATEVER IT WAS.</w:t>
        </w:r>
        <w:r>
          <w:rPr>
            <w:rFonts w:cs="CMR10"/>
          </w:rPr>
          <w:t xml:space="preserve">  One outlier was removed group size against relatedness calculation as each value or the lag at maximum correlation was zero except for this one outlier which had a value of 1848 generations.</w:t>
        </w:r>
      </w:ins>
    </w:p>
    <w:p w14:paraId="72570D2A" w14:textId="77777777" w:rsidR="00CC04AA" w:rsidRDefault="00CC04AA" w:rsidP="00CC04AA">
      <w:pPr>
        <w:autoSpaceDE w:val="0"/>
        <w:autoSpaceDN w:val="0"/>
        <w:adjustRightInd w:val="0"/>
        <w:spacing w:after="0" w:line="480" w:lineRule="auto"/>
        <w:rPr>
          <w:rFonts w:cs="CMR10"/>
        </w:rPr>
      </w:pPr>
    </w:p>
    <w:p w14:paraId="10A0E7EA" w14:textId="77777777" w:rsidR="007124E6" w:rsidRPr="007124E6" w:rsidRDefault="000315B5" w:rsidP="00410831">
      <w:pPr>
        <w:autoSpaceDE w:val="0"/>
        <w:autoSpaceDN w:val="0"/>
        <w:adjustRightInd w:val="0"/>
        <w:spacing w:after="0" w:line="480" w:lineRule="auto"/>
        <w:rPr>
          <w:rFonts w:ascii="Calibri" w:hAnsi="Calibri" w:cs="CMR10"/>
          <w:b/>
          <w:szCs w:val="20"/>
        </w:rPr>
      </w:pPr>
      <w:r w:rsidRPr="007124E6">
        <w:rPr>
          <w:rFonts w:ascii="Calibri" w:hAnsi="Calibri" w:cs="CMR10"/>
          <w:b/>
          <w:szCs w:val="20"/>
        </w:rPr>
        <w:t>Results</w:t>
      </w:r>
    </w:p>
    <w:p w14:paraId="07EDC5F7" w14:textId="77777777" w:rsidR="007124E6" w:rsidRPr="007124E6" w:rsidRDefault="007124E6" w:rsidP="00410831">
      <w:pPr>
        <w:autoSpaceDE w:val="0"/>
        <w:autoSpaceDN w:val="0"/>
        <w:adjustRightInd w:val="0"/>
        <w:spacing w:after="0" w:line="480" w:lineRule="auto"/>
        <w:rPr>
          <w:rFonts w:ascii="Calibri" w:hAnsi="Calibri"/>
          <w:i/>
          <w:lang w:val="en-CA"/>
        </w:rPr>
      </w:pPr>
      <w:r w:rsidRPr="007124E6">
        <w:rPr>
          <w:rFonts w:ascii="Calibri" w:hAnsi="Calibri" w:cs="CMR10"/>
          <w:i/>
          <w:szCs w:val="20"/>
        </w:rPr>
        <w:lastRenderedPageBreak/>
        <w:t xml:space="preserve">Kin preference, relatedness, cooperation and group size </w:t>
      </w:r>
    </w:p>
    <w:p w14:paraId="47D052EC" w14:textId="46758DE8" w:rsidR="00F57F0B" w:rsidRDefault="00956F39" w:rsidP="009E619A">
      <w:pPr>
        <w:spacing w:line="480" w:lineRule="auto"/>
        <w:rPr>
          <w:lang w:val="en-CA"/>
        </w:rPr>
      </w:pPr>
      <w:r>
        <w:rPr>
          <w:rFonts w:ascii="Calibri" w:hAnsi="Calibri"/>
          <w:lang w:val="en-CA"/>
        </w:rPr>
        <w:t>In the simulations, t</w:t>
      </w:r>
      <w:r w:rsidRPr="007124E6">
        <w:rPr>
          <w:rFonts w:ascii="Calibri" w:hAnsi="Calibri"/>
          <w:lang w:val="en-CA"/>
        </w:rPr>
        <w:t xml:space="preserve">he </w:t>
      </w:r>
      <w:r w:rsidR="00F03B18" w:rsidRPr="007124E6">
        <w:rPr>
          <w:rFonts w:ascii="Calibri" w:hAnsi="Calibri"/>
          <w:lang w:val="en-CA"/>
        </w:rPr>
        <w:t xml:space="preserve">intrinsic rate of growth, </w:t>
      </w:r>
      <w:r w:rsidR="00F03B18" w:rsidRPr="0064643B">
        <w:rPr>
          <w:rFonts w:ascii="Calibri" w:hAnsi="Calibri"/>
          <w:i/>
          <w:lang w:val="en-CA"/>
        </w:rPr>
        <w:t>r</w:t>
      </w:r>
      <w:r w:rsidR="00F03B18" w:rsidRPr="007124E6">
        <w:rPr>
          <w:rFonts w:ascii="Calibri" w:hAnsi="Calibri"/>
          <w:lang w:val="en-CA"/>
        </w:rPr>
        <w:t xml:space="preserve">, </w:t>
      </w:r>
      <w:r w:rsidR="004808BF">
        <w:rPr>
          <w:rFonts w:ascii="Calibri" w:hAnsi="Calibri"/>
          <w:lang w:val="en-CA"/>
        </w:rPr>
        <w:t>was</w:t>
      </w:r>
      <w:r w:rsidR="004808BF" w:rsidRPr="007124E6">
        <w:rPr>
          <w:rFonts w:ascii="Calibri" w:hAnsi="Calibri"/>
          <w:lang w:val="en-CA"/>
        </w:rPr>
        <w:t xml:space="preserve"> </w:t>
      </w:r>
      <w:r w:rsidR="00F03B18" w:rsidRPr="007124E6">
        <w:rPr>
          <w:rFonts w:ascii="Calibri" w:hAnsi="Calibri"/>
          <w:lang w:val="en-CA"/>
        </w:rPr>
        <w:t>the main determin</w:t>
      </w:r>
      <w:r w:rsidR="000464D4">
        <w:rPr>
          <w:rFonts w:ascii="Calibri" w:hAnsi="Calibri"/>
          <w:lang w:val="en-CA"/>
        </w:rPr>
        <w:t>ant of</w:t>
      </w:r>
      <w:r w:rsidR="00F03B18" w:rsidRPr="007124E6">
        <w:rPr>
          <w:rFonts w:ascii="Calibri" w:hAnsi="Calibri"/>
          <w:lang w:val="en-CA"/>
        </w:rPr>
        <w:t xml:space="preserve"> the level of kin preference</w:t>
      </w:r>
      <w:r w:rsidR="00F57F0B" w:rsidRPr="007124E6">
        <w:rPr>
          <w:rFonts w:ascii="Calibri" w:hAnsi="Calibri"/>
          <w:lang w:val="en-CA"/>
        </w:rPr>
        <w:t xml:space="preserve"> that evolve</w:t>
      </w:r>
      <w:r w:rsidR="000464D4">
        <w:rPr>
          <w:rFonts w:ascii="Calibri" w:hAnsi="Calibri"/>
          <w:lang w:val="en-CA"/>
        </w:rPr>
        <w:t>d</w:t>
      </w:r>
      <w:r w:rsidR="00F03B18" w:rsidRPr="007124E6">
        <w:rPr>
          <w:rFonts w:ascii="Calibri" w:hAnsi="Calibri"/>
          <w:lang w:val="en-CA"/>
        </w:rPr>
        <w:t xml:space="preserve">. As </w:t>
      </w:r>
      <w:r w:rsidR="00F03B18" w:rsidRPr="0064643B">
        <w:rPr>
          <w:rFonts w:ascii="Calibri" w:hAnsi="Calibri"/>
          <w:i/>
          <w:lang w:val="en-CA"/>
        </w:rPr>
        <w:t>r</w:t>
      </w:r>
      <w:r w:rsidR="00F03B18" w:rsidRPr="007124E6">
        <w:rPr>
          <w:rFonts w:ascii="Calibri" w:hAnsi="Calibri"/>
          <w:lang w:val="en-CA"/>
        </w:rPr>
        <w:t xml:space="preserve"> increase</w:t>
      </w:r>
      <w:r w:rsidR="000464D4">
        <w:rPr>
          <w:rFonts w:ascii="Calibri" w:hAnsi="Calibri"/>
          <w:lang w:val="en-CA"/>
        </w:rPr>
        <w:t>d</w:t>
      </w:r>
      <w:r w:rsidR="00F03B18" w:rsidRPr="007124E6">
        <w:rPr>
          <w:rFonts w:ascii="Calibri" w:hAnsi="Calibri"/>
          <w:lang w:val="en-CA"/>
        </w:rPr>
        <w:t xml:space="preserve"> so d</w:t>
      </w:r>
      <w:r w:rsidR="000464D4">
        <w:rPr>
          <w:rFonts w:ascii="Calibri" w:hAnsi="Calibri"/>
          <w:lang w:val="en-CA"/>
        </w:rPr>
        <w:t>id</w:t>
      </w:r>
      <w:r w:rsidR="00F03B18" w:rsidRPr="007124E6">
        <w:rPr>
          <w:rFonts w:ascii="Calibri" w:hAnsi="Calibri"/>
          <w:lang w:val="en-CA"/>
        </w:rPr>
        <w:t xml:space="preserve"> the genetic</w:t>
      </w:r>
      <w:r w:rsidR="000464D4">
        <w:rPr>
          <w:rFonts w:ascii="Calibri" w:hAnsi="Calibri"/>
          <w:lang w:val="en-CA"/>
        </w:rPr>
        <w:t>ally-</w:t>
      </w:r>
      <w:r w:rsidR="00F03B18" w:rsidRPr="007124E6">
        <w:rPr>
          <w:rFonts w:ascii="Calibri" w:hAnsi="Calibri"/>
          <w:lang w:val="en-CA"/>
        </w:rPr>
        <w:t>coded level of kin preference</w:t>
      </w:r>
      <w:r w:rsidR="000464D4">
        <w:rPr>
          <w:rFonts w:ascii="Calibri" w:hAnsi="Calibri"/>
          <w:lang w:val="en-CA"/>
        </w:rPr>
        <w:t>,</w:t>
      </w:r>
      <w:r w:rsidR="00F03B18" w:rsidRPr="007124E6">
        <w:rPr>
          <w:rFonts w:ascii="Calibri" w:hAnsi="Calibri"/>
          <w:lang w:val="en-CA"/>
        </w:rPr>
        <w:t xml:space="preserve"> until a </w:t>
      </w:r>
      <w:r w:rsidR="000464D4">
        <w:rPr>
          <w:rFonts w:ascii="Calibri" w:hAnsi="Calibri"/>
          <w:lang w:val="en-CA"/>
        </w:rPr>
        <w:t>value</w:t>
      </w:r>
      <w:r w:rsidR="000464D4" w:rsidRPr="007124E6">
        <w:rPr>
          <w:rFonts w:ascii="Calibri" w:hAnsi="Calibri"/>
          <w:lang w:val="en-CA"/>
        </w:rPr>
        <w:t xml:space="preserve"> </w:t>
      </w:r>
      <w:r w:rsidR="00F03B18" w:rsidRPr="007124E6">
        <w:rPr>
          <w:rFonts w:ascii="Calibri" w:hAnsi="Calibri"/>
          <w:lang w:val="en-CA"/>
        </w:rPr>
        <w:t xml:space="preserve">of about 0.9 </w:t>
      </w:r>
      <w:r w:rsidR="000464D4">
        <w:rPr>
          <w:rFonts w:ascii="Calibri" w:hAnsi="Calibri"/>
          <w:lang w:val="en-CA"/>
        </w:rPr>
        <w:t>was</w:t>
      </w:r>
      <w:r w:rsidR="000464D4" w:rsidRPr="007124E6">
        <w:rPr>
          <w:rFonts w:ascii="Calibri" w:hAnsi="Calibri"/>
          <w:lang w:val="en-CA"/>
        </w:rPr>
        <w:t xml:space="preserve"> </w:t>
      </w:r>
      <w:r w:rsidR="00F03B18" w:rsidRPr="007124E6">
        <w:rPr>
          <w:rFonts w:ascii="Calibri" w:hAnsi="Calibri"/>
          <w:lang w:val="en-CA"/>
        </w:rPr>
        <w:t>reached (</w:t>
      </w:r>
      <w:r w:rsidR="00410831" w:rsidRPr="007124E6">
        <w:rPr>
          <w:rFonts w:ascii="Calibri" w:hAnsi="Calibri"/>
          <w:lang w:val="en-CA"/>
        </w:rPr>
        <w:t>figure 2</w:t>
      </w:r>
      <w:r w:rsidR="00F03B18" w:rsidRPr="007124E6">
        <w:rPr>
          <w:rFonts w:ascii="Calibri" w:hAnsi="Calibri"/>
          <w:lang w:val="en-CA"/>
        </w:rPr>
        <w:t xml:space="preserve">). </w:t>
      </w:r>
      <w:r>
        <w:rPr>
          <w:rFonts w:ascii="Calibri" w:hAnsi="Calibri"/>
          <w:lang w:val="en-CA"/>
        </w:rPr>
        <w:t>Along with an increase in</w:t>
      </w:r>
      <w:r w:rsidR="000464D4">
        <w:rPr>
          <w:rFonts w:ascii="Calibri" w:hAnsi="Calibri"/>
          <w:lang w:val="en-CA"/>
        </w:rPr>
        <w:t xml:space="preserve"> the degree of</w:t>
      </w:r>
      <w:r w:rsidR="00F03B18">
        <w:rPr>
          <w:lang w:val="en-CA"/>
        </w:rPr>
        <w:t xml:space="preserve"> kin preference</w:t>
      </w:r>
      <w:r>
        <w:rPr>
          <w:lang w:val="en-CA"/>
        </w:rPr>
        <w:t>,</w:t>
      </w:r>
      <w:r w:rsidR="00F03B18">
        <w:rPr>
          <w:lang w:val="en-CA"/>
        </w:rPr>
        <w:t xml:space="preserve"> the degree of relatedness within groups</w:t>
      </w:r>
      <w:r w:rsidR="000464D4">
        <w:rPr>
          <w:lang w:val="en-CA"/>
        </w:rPr>
        <w:t xml:space="preserve"> also increased</w:t>
      </w:r>
      <w:r w:rsidR="00F03B18">
        <w:rPr>
          <w:lang w:val="en-CA"/>
        </w:rPr>
        <w:t xml:space="preserve">.  </w:t>
      </w:r>
      <w:r w:rsidR="00AF08A2">
        <w:rPr>
          <w:lang w:val="en-CA"/>
        </w:rPr>
        <w:t>Therefore</w:t>
      </w:r>
      <w:r w:rsidR="00D1743D">
        <w:rPr>
          <w:lang w:val="en-CA"/>
        </w:rPr>
        <w:t xml:space="preserve"> </w:t>
      </w:r>
      <w:r w:rsidR="00F57F0B">
        <w:rPr>
          <w:lang w:val="en-CA"/>
        </w:rPr>
        <w:t xml:space="preserve">the </w:t>
      </w:r>
      <w:r w:rsidR="00D1743D">
        <w:rPr>
          <w:lang w:val="en-CA"/>
        </w:rPr>
        <w:t>intrinsic</w:t>
      </w:r>
      <w:r w:rsidR="00F57F0B">
        <w:rPr>
          <w:lang w:val="en-CA"/>
        </w:rPr>
        <w:t xml:space="preserve"> rate of growth</w:t>
      </w:r>
      <w:r w:rsidR="00F03B18">
        <w:rPr>
          <w:lang w:val="en-CA"/>
        </w:rPr>
        <w:t xml:space="preserve"> largely dictate</w:t>
      </w:r>
      <w:r w:rsidR="000464D4">
        <w:rPr>
          <w:lang w:val="en-CA"/>
        </w:rPr>
        <w:t>d</w:t>
      </w:r>
      <w:r w:rsidR="00F03B18">
        <w:rPr>
          <w:lang w:val="en-CA"/>
        </w:rPr>
        <w:t xml:space="preserve"> the kin composition of </w:t>
      </w:r>
      <w:r w:rsidR="000464D4">
        <w:rPr>
          <w:lang w:val="en-CA"/>
        </w:rPr>
        <w:t xml:space="preserve">the </w:t>
      </w:r>
      <w:r w:rsidR="00F03B18">
        <w:rPr>
          <w:lang w:val="en-CA"/>
        </w:rPr>
        <w:t>groups</w:t>
      </w:r>
      <w:r w:rsidR="00E31FDB">
        <w:rPr>
          <w:lang w:val="en-CA"/>
        </w:rPr>
        <w:t xml:space="preserve"> for</w:t>
      </w:r>
      <w:r w:rsidR="000464D4">
        <w:rPr>
          <w:lang w:val="en-CA"/>
        </w:rPr>
        <w:t>med</w:t>
      </w:r>
      <w:r w:rsidR="00F03B18">
        <w:rPr>
          <w:lang w:val="en-CA"/>
        </w:rPr>
        <w:t xml:space="preserve">, explaining 88.4% of the </w:t>
      </w:r>
      <w:r w:rsidR="000464D4">
        <w:rPr>
          <w:lang w:val="en-CA"/>
        </w:rPr>
        <w:t xml:space="preserve">variance in </w:t>
      </w:r>
      <w:r w:rsidR="00410831">
        <w:rPr>
          <w:lang w:val="en-CA"/>
        </w:rPr>
        <w:t xml:space="preserve">kin preference and 90.7% of the degree </w:t>
      </w:r>
      <w:r w:rsidR="00F03B18">
        <w:rPr>
          <w:lang w:val="en-CA"/>
        </w:rPr>
        <w:t>relatedness</w:t>
      </w:r>
      <w:r w:rsidR="00410831">
        <w:rPr>
          <w:lang w:val="en-CA"/>
        </w:rPr>
        <w:t xml:space="preserve"> within groups</w:t>
      </w:r>
      <w:r w:rsidR="00F03B18">
        <w:rPr>
          <w:lang w:val="en-CA"/>
        </w:rPr>
        <w:t>.</w:t>
      </w:r>
      <w:r w:rsidR="00DB69CC">
        <w:rPr>
          <w:lang w:val="en-CA"/>
        </w:rPr>
        <w:t xml:space="preserve">  Surprisingly, t</w:t>
      </w:r>
      <w:r w:rsidR="00410831">
        <w:rPr>
          <w:lang w:val="en-CA"/>
        </w:rPr>
        <w:t>he c</w:t>
      </w:r>
      <w:r w:rsidR="00D1743D">
        <w:rPr>
          <w:lang w:val="en-CA"/>
        </w:rPr>
        <w:t>ost of cooperation ha</w:t>
      </w:r>
      <w:r w:rsidR="000464D4">
        <w:rPr>
          <w:lang w:val="en-CA"/>
        </w:rPr>
        <w:t>d</w:t>
      </w:r>
      <w:r w:rsidR="00D1743D">
        <w:rPr>
          <w:lang w:val="en-CA"/>
        </w:rPr>
        <w:t xml:space="preserve"> little effect on </w:t>
      </w:r>
      <w:r w:rsidR="000464D4">
        <w:rPr>
          <w:lang w:val="en-CA"/>
        </w:rPr>
        <w:t xml:space="preserve">the degree of </w:t>
      </w:r>
      <w:r w:rsidR="00D1743D">
        <w:rPr>
          <w:lang w:val="en-CA"/>
        </w:rPr>
        <w:t xml:space="preserve">kin preference </w:t>
      </w:r>
      <w:r w:rsidR="000464D4">
        <w:rPr>
          <w:lang w:val="en-CA"/>
        </w:rPr>
        <w:t xml:space="preserve">that evolved </w:t>
      </w:r>
      <w:r w:rsidR="00D1743D">
        <w:rPr>
          <w:lang w:val="en-CA"/>
        </w:rPr>
        <w:t>(2.31</w:t>
      </w:r>
      <w:r w:rsidR="00E2754E">
        <w:rPr>
          <w:lang w:val="en-CA"/>
        </w:rPr>
        <w:t>% of the variance</w:t>
      </w:r>
      <w:r w:rsidR="00D1743D">
        <w:rPr>
          <w:lang w:val="en-CA"/>
        </w:rPr>
        <w:t>)</w:t>
      </w:r>
      <w:r w:rsidR="000464D4">
        <w:rPr>
          <w:lang w:val="en-CA"/>
        </w:rPr>
        <w:t>, except when</w:t>
      </w:r>
      <w:r w:rsidR="00D1743D">
        <w:rPr>
          <w:lang w:val="en-CA"/>
        </w:rPr>
        <w:t xml:space="preserve"> the intrinsic rate of growth </w:t>
      </w:r>
      <w:r w:rsidR="000464D4">
        <w:rPr>
          <w:lang w:val="en-CA"/>
        </w:rPr>
        <w:t xml:space="preserve">was </w:t>
      </w:r>
      <w:r w:rsidR="00D1743D">
        <w:rPr>
          <w:lang w:val="en-CA"/>
        </w:rPr>
        <w:t>small</w:t>
      </w:r>
      <w:r w:rsidR="006E5C32">
        <w:rPr>
          <w:lang w:val="en-CA"/>
        </w:rPr>
        <w:t xml:space="preserve"> and the group carrying capacity large</w:t>
      </w:r>
      <w:r w:rsidR="00DB69CC">
        <w:rPr>
          <w:lang w:val="en-CA"/>
        </w:rPr>
        <w:t>,</w:t>
      </w:r>
      <w:r w:rsidR="00D1743D">
        <w:rPr>
          <w:lang w:val="en-CA"/>
        </w:rPr>
        <w:t xml:space="preserve"> </w:t>
      </w:r>
      <w:r w:rsidR="00DB69CC">
        <w:rPr>
          <w:lang w:val="en-CA"/>
        </w:rPr>
        <w:t>in which case high cost</w:t>
      </w:r>
      <w:r w:rsidR="000464D4">
        <w:rPr>
          <w:lang w:val="en-CA"/>
        </w:rPr>
        <w:t>s</w:t>
      </w:r>
      <w:r w:rsidR="00DB69CC">
        <w:rPr>
          <w:lang w:val="en-CA"/>
        </w:rPr>
        <w:t xml:space="preserve"> of cooperation</w:t>
      </w:r>
      <w:r w:rsidR="00D02DA5">
        <w:rPr>
          <w:lang w:val="en-CA"/>
        </w:rPr>
        <w:t xml:space="preserve"> </w:t>
      </w:r>
      <w:r w:rsidR="003F74E3">
        <w:rPr>
          <w:lang w:val="en-CA"/>
        </w:rPr>
        <w:t xml:space="preserve">were correlated with lower cooperative tendencies, smaller groups, and groups that were less restrictive in their degree </w:t>
      </w:r>
      <w:r w:rsidR="00D02DA5">
        <w:rPr>
          <w:lang w:val="en-CA"/>
        </w:rPr>
        <w:t xml:space="preserve">of kin preference </w:t>
      </w:r>
      <w:r w:rsidR="00410831">
        <w:rPr>
          <w:lang w:val="en-CA"/>
        </w:rPr>
        <w:t>(figure 2)</w:t>
      </w:r>
      <w:r w:rsidR="00D02DA5">
        <w:rPr>
          <w:lang w:val="en-CA"/>
        </w:rPr>
        <w:t>.</w:t>
      </w:r>
    </w:p>
    <w:p w14:paraId="1E09F86F" w14:textId="012728F2" w:rsidR="00E627B9" w:rsidRPr="00A526EA" w:rsidRDefault="002C47EE" w:rsidP="00E627B9">
      <w:pPr>
        <w:spacing w:line="480" w:lineRule="auto"/>
        <w:rPr>
          <w:rFonts w:eastAsiaTheme="minorEastAsia"/>
          <w:lang w:val="en-CA"/>
        </w:rPr>
      </w:pPr>
      <w:r>
        <w:rPr>
          <w:lang w:val="en-CA"/>
        </w:rPr>
        <w:t xml:space="preserve">The size of the </w:t>
      </w:r>
      <w:r w:rsidR="00AA68E9">
        <w:rPr>
          <w:lang w:val="en-CA"/>
        </w:rPr>
        <w:t>groups that f</w:t>
      </w:r>
      <w:r w:rsidR="00410831">
        <w:rPr>
          <w:lang w:val="en-CA"/>
        </w:rPr>
        <w:t>orm</w:t>
      </w:r>
      <w:r w:rsidR="006B5D6D">
        <w:rPr>
          <w:lang w:val="en-CA"/>
        </w:rPr>
        <w:t>ed</w:t>
      </w:r>
      <w:r w:rsidR="00410831">
        <w:rPr>
          <w:lang w:val="en-CA"/>
        </w:rPr>
        <w:t xml:space="preserve"> d</w:t>
      </w:r>
      <w:r w:rsidR="00AA68E9">
        <w:rPr>
          <w:lang w:val="en-CA"/>
        </w:rPr>
        <w:t>epend</w:t>
      </w:r>
      <w:r w:rsidR="006B5D6D">
        <w:rPr>
          <w:lang w:val="en-CA"/>
        </w:rPr>
        <w:t>ed</w:t>
      </w:r>
      <w:r w:rsidR="00AA68E9">
        <w:rPr>
          <w:lang w:val="en-CA"/>
        </w:rPr>
        <w:t xml:space="preserve"> mainly on the group carrying capacity (</w:t>
      </w:r>
      <w:r w:rsidR="00AA68E9" w:rsidRPr="006B5D6D">
        <w:rPr>
          <w:lang w:val="en-CA"/>
        </w:rPr>
        <w:t>63.3</w:t>
      </w:r>
      <w:r w:rsidR="006B5D6D">
        <w:rPr>
          <w:lang w:val="en-CA"/>
        </w:rPr>
        <w:t>% of the variance</w:t>
      </w:r>
      <w:r w:rsidR="00E627B9">
        <w:rPr>
          <w:lang w:val="en-CA"/>
        </w:rPr>
        <w:t>) and the intrinsic rate of growth</w:t>
      </w:r>
      <w:r w:rsidR="00A526EA">
        <w:rPr>
          <w:lang w:val="en-CA"/>
        </w:rPr>
        <w:t xml:space="preserve"> (15.8</w:t>
      </w:r>
      <w:r w:rsidR="006B5D6D">
        <w:rPr>
          <w:lang w:val="en-CA"/>
        </w:rPr>
        <w:t>%</w:t>
      </w:r>
      <w:r w:rsidR="00A526EA">
        <w:rPr>
          <w:lang w:val="en-CA"/>
        </w:rPr>
        <w:t>), with larger group carrying capacities and rates of growth producing larger groups (figure 2)</w:t>
      </w:r>
      <w:r w:rsidR="00203D00">
        <w:rPr>
          <w:lang w:val="en-CA"/>
        </w:rPr>
        <w:t xml:space="preserve">.  </w:t>
      </w:r>
      <w:r w:rsidR="00DB69CC">
        <w:rPr>
          <w:lang w:val="en-CA"/>
        </w:rPr>
        <w:t>Again</w:t>
      </w:r>
      <w:r w:rsidR="00203D00">
        <w:rPr>
          <w:lang w:val="en-CA"/>
        </w:rPr>
        <w:t xml:space="preserve"> group size </w:t>
      </w:r>
      <w:r w:rsidR="006B5D6D">
        <w:rPr>
          <w:lang w:val="en-CA"/>
        </w:rPr>
        <w:t xml:space="preserve">was </w:t>
      </w:r>
      <w:r w:rsidR="00203D00">
        <w:rPr>
          <w:lang w:val="en-CA"/>
        </w:rPr>
        <w:t>affected little by the cost of cooperation</w:t>
      </w:r>
      <w:r w:rsidR="00D02DA5">
        <w:rPr>
          <w:lang w:val="en-CA"/>
        </w:rPr>
        <w:t xml:space="preserve"> with only 4.7% of the varia</w:t>
      </w:r>
      <w:r w:rsidR="006B5D6D">
        <w:rPr>
          <w:lang w:val="en-CA"/>
        </w:rPr>
        <w:t>nce</w:t>
      </w:r>
      <w:r w:rsidR="00D02DA5">
        <w:rPr>
          <w:lang w:val="en-CA"/>
        </w:rPr>
        <w:t xml:space="preserve"> in group size explained</w:t>
      </w:r>
      <w:r w:rsidR="00A526EA">
        <w:rPr>
          <w:lang w:val="en-CA"/>
        </w:rPr>
        <w:t xml:space="preserve"> by </w:t>
      </w:r>
      <w:r w:rsidR="003F74E3">
        <w:rPr>
          <w:lang w:val="en-CA"/>
        </w:rPr>
        <w:t>this parameter</w:t>
      </w:r>
      <w:r w:rsidR="00A526EA">
        <w:rPr>
          <w:lang w:val="en-CA"/>
        </w:rPr>
        <w:t xml:space="preserve"> (table 2</w:t>
      </w:r>
      <w:r w:rsidR="00D02DA5">
        <w:rPr>
          <w:lang w:val="en-CA"/>
        </w:rPr>
        <w:t>)</w:t>
      </w:r>
      <w:r w:rsidR="00A526EA">
        <w:rPr>
          <w:lang w:val="en-CA"/>
        </w:rPr>
        <w:t xml:space="preserve">, </w:t>
      </w:r>
      <w:r w:rsidR="00956F39">
        <w:rPr>
          <w:lang w:val="en-CA"/>
        </w:rPr>
        <w:t xml:space="preserve">except when </w:t>
      </w:r>
      <w:r w:rsidR="00A526EA">
        <w:rPr>
          <w:lang w:val="en-CA"/>
        </w:rPr>
        <w:t xml:space="preserve">the group carrying capacity </w:t>
      </w:r>
      <w:r w:rsidR="006B5D6D">
        <w:rPr>
          <w:lang w:val="en-CA"/>
        </w:rPr>
        <w:t xml:space="preserve">was </w:t>
      </w:r>
      <w:r w:rsidR="00A526EA">
        <w:rPr>
          <w:lang w:val="en-CA"/>
        </w:rPr>
        <w:t>high and the intrinsic rate of growth low</w:t>
      </w:r>
      <w:r w:rsidR="006B5D6D">
        <w:rPr>
          <w:lang w:val="en-CA"/>
        </w:rPr>
        <w:t>,</w:t>
      </w:r>
      <w:r w:rsidR="00A526EA">
        <w:rPr>
          <w:lang w:val="en-CA"/>
        </w:rPr>
        <w:t xml:space="preserve"> in which case </w:t>
      </w:r>
      <w:r w:rsidR="003F74E3">
        <w:rPr>
          <w:lang w:val="en-CA"/>
        </w:rPr>
        <w:t xml:space="preserve">the </w:t>
      </w:r>
      <w:r w:rsidR="00A526EA">
        <w:rPr>
          <w:lang w:val="en-CA"/>
        </w:rPr>
        <w:t xml:space="preserve">groups </w:t>
      </w:r>
      <w:r w:rsidR="003F74E3">
        <w:rPr>
          <w:lang w:val="en-CA"/>
        </w:rPr>
        <w:t xml:space="preserve">formed were </w:t>
      </w:r>
      <w:r w:rsidR="00A526EA">
        <w:rPr>
          <w:lang w:val="en-CA"/>
        </w:rPr>
        <w:t>small (figure 2).</w:t>
      </w:r>
    </w:p>
    <w:p w14:paraId="7F8C85D9" w14:textId="38FB1640" w:rsidR="00D1743D" w:rsidRDefault="003E470E" w:rsidP="00203D00">
      <w:pPr>
        <w:spacing w:line="480" w:lineRule="auto"/>
        <w:rPr>
          <w:lang w:val="en-CA"/>
        </w:rPr>
      </w:pPr>
      <w:r>
        <w:rPr>
          <w:lang w:val="en-CA"/>
        </w:rPr>
        <w:t>It must be noted</w:t>
      </w:r>
      <w:r w:rsidR="00D02DA5">
        <w:rPr>
          <w:lang w:val="en-CA"/>
        </w:rPr>
        <w:t xml:space="preserve"> </w:t>
      </w:r>
      <w:r>
        <w:rPr>
          <w:lang w:val="en-CA"/>
        </w:rPr>
        <w:t xml:space="preserve">that the size of groups </w:t>
      </w:r>
      <w:r w:rsidR="000134DA">
        <w:rPr>
          <w:lang w:val="en-CA"/>
        </w:rPr>
        <w:t xml:space="preserve">that </w:t>
      </w:r>
      <w:r>
        <w:rPr>
          <w:lang w:val="en-CA"/>
        </w:rPr>
        <w:t>for</w:t>
      </w:r>
      <w:r w:rsidR="00D02DA5">
        <w:rPr>
          <w:lang w:val="en-CA"/>
        </w:rPr>
        <w:t>m</w:t>
      </w:r>
      <w:r w:rsidR="000134DA">
        <w:rPr>
          <w:lang w:val="en-CA"/>
        </w:rPr>
        <w:t>ed</w:t>
      </w:r>
      <w:r w:rsidR="00D02DA5">
        <w:rPr>
          <w:lang w:val="en-CA"/>
        </w:rPr>
        <w:t xml:space="preserve"> </w:t>
      </w:r>
      <w:r w:rsidR="000134DA">
        <w:rPr>
          <w:lang w:val="en-CA"/>
        </w:rPr>
        <w:t xml:space="preserve">was </w:t>
      </w:r>
      <w:r w:rsidR="00D02DA5">
        <w:rPr>
          <w:lang w:val="en-CA"/>
        </w:rPr>
        <w:t xml:space="preserve">not </w:t>
      </w:r>
      <w:r w:rsidR="000134DA">
        <w:rPr>
          <w:lang w:val="en-CA"/>
        </w:rPr>
        <w:t>under direct selection</w:t>
      </w:r>
      <w:r w:rsidR="00E13A8B">
        <w:rPr>
          <w:lang w:val="en-CA"/>
        </w:rPr>
        <w:t>, but</w:t>
      </w:r>
      <w:r w:rsidR="00D02DA5">
        <w:rPr>
          <w:lang w:val="en-CA"/>
        </w:rPr>
        <w:t xml:space="preserve"> rather </w:t>
      </w:r>
      <w:r w:rsidR="000134DA">
        <w:rPr>
          <w:lang w:val="en-CA"/>
        </w:rPr>
        <w:t>reflected</w:t>
      </w:r>
      <w:r>
        <w:rPr>
          <w:lang w:val="en-CA"/>
        </w:rPr>
        <w:t xml:space="preserve"> </w:t>
      </w:r>
      <w:r w:rsidR="00203D00">
        <w:rPr>
          <w:lang w:val="en-CA"/>
        </w:rPr>
        <w:t>how the</w:t>
      </w:r>
      <w:r w:rsidR="00E13A8B">
        <w:rPr>
          <w:lang w:val="en-CA"/>
        </w:rPr>
        <w:t xml:space="preserve"> value of the</w:t>
      </w:r>
      <w:r w:rsidR="00203D00">
        <w:rPr>
          <w:lang w:val="en-CA"/>
        </w:rPr>
        <w:t xml:space="preserve"> parameters in the </w:t>
      </w:r>
      <w:r w:rsidR="000134DA">
        <w:rPr>
          <w:lang w:val="en-CA"/>
        </w:rPr>
        <w:t xml:space="preserve">group </w:t>
      </w:r>
      <w:r w:rsidR="00203D00">
        <w:rPr>
          <w:lang w:val="en-CA"/>
        </w:rPr>
        <w:t xml:space="preserve">admission function </w:t>
      </w:r>
      <w:r w:rsidR="000134DA">
        <w:rPr>
          <w:lang w:val="en-CA"/>
        </w:rPr>
        <w:t xml:space="preserve">(equation 2) </w:t>
      </w:r>
      <w:r w:rsidR="00203D00">
        <w:rPr>
          <w:lang w:val="en-CA"/>
        </w:rPr>
        <w:t>change</w:t>
      </w:r>
      <w:r w:rsidR="000134DA">
        <w:rPr>
          <w:lang w:val="en-CA"/>
        </w:rPr>
        <w:t>d</w:t>
      </w:r>
      <w:r w:rsidR="00D1743D">
        <w:rPr>
          <w:lang w:val="en-CA"/>
        </w:rPr>
        <w:t xml:space="preserve"> as the system </w:t>
      </w:r>
      <w:r w:rsidR="00E13A8B">
        <w:rPr>
          <w:lang w:val="en-CA"/>
        </w:rPr>
        <w:t>evolve</w:t>
      </w:r>
      <w:r w:rsidR="000134DA">
        <w:rPr>
          <w:lang w:val="en-CA"/>
        </w:rPr>
        <w:t>d</w:t>
      </w:r>
      <w:r w:rsidR="00E13A8B">
        <w:rPr>
          <w:lang w:val="en-CA"/>
        </w:rPr>
        <w:t xml:space="preserve">. </w:t>
      </w:r>
      <w:r w:rsidR="00203D00">
        <w:rPr>
          <w:lang w:val="en-CA"/>
        </w:rPr>
        <w:t xml:space="preserve">The group admission function depends </w:t>
      </w:r>
      <w:r w:rsidR="000318CD">
        <w:rPr>
          <w:lang w:val="en-CA"/>
        </w:rPr>
        <w:t>on optimum and stable group size</w:t>
      </w:r>
      <w:r w:rsidR="00ED4D96">
        <w:rPr>
          <w:lang w:val="en-CA"/>
        </w:rPr>
        <w:t>s</w:t>
      </w:r>
      <w:r w:rsidR="000318CD">
        <w:rPr>
          <w:lang w:val="en-CA"/>
        </w:rPr>
        <w:t xml:space="preserve">, </w:t>
      </w:r>
      <w:r w:rsidR="00EE4ED1">
        <w:rPr>
          <w:lang w:val="en-CA"/>
        </w:rPr>
        <w:t xml:space="preserve">which are </w:t>
      </w:r>
      <w:r w:rsidR="00C32E45">
        <w:rPr>
          <w:lang w:val="en-CA"/>
        </w:rPr>
        <w:t xml:space="preserve">both </w:t>
      </w:r>
      <w:r w:rsidR="00EE4ED1">
        <w:rPr>
          <w:lang w:val="en-CA"/>
        </w:rPr>
        <w:t xml:space="preserve">a function of </w:t>
      </w:r>
      <w:r w:rsidR="00C32E45">
        <w:rPr>
          <w:lang w:val="en-CA"/>
        </w:rPr>
        <w:t xml:space="preserve">the </w:t>
      </w:r>
      <w:r w:rsidR="003F74E3">
        <w:rPr>
          <w:lang w:val="en-CA"/>
        </w:rPr>
        <w:t xml:space="preserve">group carrying capacity (a non-evolving parameter of the model) and the </w:t>
      </w:r>
      <w:r w:rsidR="0046531C">
        <w:rPr>
          <w:lang w:val="en-CA"/>
        </w:rPr>
        <w:t>evolving</w:t>
      </w:r>
      <w:r w:rsidR="0064643B">
        <w:rPr>
          <w:lang w:val="en-CA"/>
        </w:rPr>
        <w:t xml:space="preserve"> </w:t>
      </w:r>
      <w:r w:rsidR="00EE4ED1">
        <w:rPr>
          <w:lang w:val="en-CA"/>
        </w:rPr>
        <w:t>cooperative tendencies of group members (</w:t>
      </w:r>
      <w:proofErr w:type="spellStart"/>
      <w:r w:rsidR="00EE4ED1">
        <w:rPr>
          <w:lang w:val="en-CA"/>
        </w:rPr>
        <w:t>Avilés</w:t>
      </w:r>
      <w:proofErr w:type="spellEnd"/>
      <w:r w:rsidR="00EE4ED1">
        <w:rPr>
          <w:lang w:val="en-CA"/>
        </w:rPr>
        <w:t xml:space="preserve"> 1999; </w:t>
      </w:r>
      <w:proofErr w:type="spellStart"/>
      <w:r w:rsidR="00EE4ED1">
        <w:rPr>
          <w:lang w:val="en-CA"/>
        </w:rPr>
        <w:t>Avilés</w:t>
      </w:r>
      <w:proofErr w:type="spellEnd"/>
      <w:r w:rsidR="00EE4ED1">
        <w:rPr>
          <w:lang w:val="en-CA"/>
        </w:rPr>
        <w:t xml:space="preserve"> et al</w:t>
      </w:r>
      <w:r w:rsidR="00C32E45">
        <w:rPr>
          <w:lang w:val="en-CA"/>
        </w:rPr>
        <w:t xml:space="preserve">. 2004; van </w:t>
      </w:r>
      <w:proofErr w:type="spellStart"/>
      <w:r w:rsidR="00C32E45">
        <w:rPr>
          <w:lang w:val="en-CA"/>
        </w:rPr>
        <w:t>Veelen</w:t>
      </w:r>
      <w:proofErr w:type="spellEnd"/>
      <w:r w:rsidR="00C32E45">
        <w:rPr>
          <w:lang w:val="en-CA"/>
        </w:rPr>
        <w:t xml:space="preserve"> et al. 2010), with the stable group size being also a function of the intrinsic rate of growth (</w:t>
      </w:r>
      <w:proofErr w:type="spellStart"/>
      <w:r w:rsidR="00C32E45">
        <w:rPr>
          <w:lang w:val="en-CA"/>
        </w:rPr>
        <w:t>Avilés</w:t>
      </w:r>
      <w:proofErr w:type="spellEnd"/>
      <w:r w:rsidR="00C32E45">
        <w:rPr>
          <w:lang w:val="en-CA"/>
        </w:rPr>
        <w:t xml:space="preserve"> 1999).  </w:t>
      </w:r>
      <w:r w:rsidR="0046531C">
        <w:rPr>
          <w:lang w:val="en-CA"/>
        </w:rPr>
        <w:t>Larger</w:t>
      </w:r>
      <w:r w:rsidR="00C32E45">
        <w:rPr>
          <w:lang w:val="en-CA"/>
        </w:rPr>
        <w:t xml:space="preserve"> groups also </w:t>
      </w:r>
      <w:r w:rsidR="0046531C">
        <w:rPr>
          <w:lang w:val="en-CA"/>
        </w:rPr>
        <w:t>formed</w:t>
      </w:r>
      <w:r w:rsidR="00C32E45">
        <w:rPr>
          <w:lang w:val="en-CA"/>
        </w:rPr>
        <w:t xml:space="preserve"> </w:t>
      </w:r>
      <w:r w:rsidR="000318CD">
        <w:rPr>
          <w:lang w:val="en-CA"/>
        </w:rPr>
        <w:t xml:space="preserve">as the </w:t>
      </w:r>
      <w:r w:rsidR="00203D00">
        <w:rPr>
          <w:lang w:val="en-CA"/>
        </w:rPr>
        <w:t>levels of</w:t>
      </w:r>
      <w:r w:rsidR="0083300E">
        <w:rPr>
          <w:lang w:val="en-CA"/>
        </w:rPr>
        <w:t xml:space="preserve"> kin preference and </w:t>
      </w:r>
      <w:r w:rsidR="00F66D4B">
        <w:rPr>
          <w:lang w:val="en-CA"/>
        </w:rPr>
        <w:t>relatedness</w:t>
      </w:r>
      <w:r w:rsidR="00E13A8B">
        <w:rPr>
          <w:lang w:val="en-CA"/>
        </w:rPr>
        <w:t xml:space="preserve"> within groups</w:t>
      </w:r>
      <w:r w:rsidR="00C32E45">
        <w:rPr>
          <w:lang w:val="en-CA"/>
        </w:rPr>
        <w:t xml:space="preserve"> increase</w:t>
      </w:r>
      <w:r w:rsidR="0046531C">
        <w:rPr>
          <w:lang w:val="en-CA"/>
        </w:rPr>
        <w:t>d</w:t>
      </w:r>
      <w:r w:rsidR="00F66D4B" w:rsidRPr="00D1743D">
        <w:rPr>
          <w:lang w:val="en-CA"/>
        </w:rPr>
        <w:t>.</w:t>
      </w:r>
      <w:r w:rsidR="0083300E">
        <w:rPr>
          <w:rFonts w:eastAsiaTheme="minorEastAsia"/>
          <w:lang w:val="en-CA"/>
        </w:rPr>
        <w:t xml:space="preserve">  From figure 3 </w:t>
      </w:r>
      <w:r w:rsidR="0046531C">
        <w:rPr>
          <w:rFonts w:eastAsiaTheme="minorEastAsia"/>
          <w:lang w:val="en-CA"/>
        </w:rPr>
        <w:t>(</w:t>
      </w:r>
      <w:r w:rsidR="0083300E">
        <w:rPr>
          <w:rFonts w:eastAsiaTheme="minorEastAsia"/>
          <w:lang w:val="en-CA"/>
        </w:rPr>
        <w:t>bottom panel</w:t>
      </w:r>
      <w:r w:rsidR="0046531C">
        <w:rPr>
          <w:rFonts w:eastAsiaTheme="minorEastAsia"/>
          <w:lang w:val="en-CA"/>
        </w:rPr>
        <w:t>)</w:t>
      </w:r>
      <w:r w:rsidR="0083300E">
        <w:rPr>
          <w:rFonts w:eastAsiaTheme="minorEastAsia"/>
          <w:lang w:val="en-CA"/>
        </w:rPr>
        <w:t xml:space="preserve">, it can be seen that the average </w:t>
      </w:r>
      <w:r w:rsidR="00956F39">
        <w:rPr>
          <w:rFonts w:eastAsiaTheme="minorEastAsia"/>
          <w:lang w:val="en-CA"/>
        </w:rPr>
        <w:t xml:space="preserve">size of the </w:t>
      </w:r>
      <w:r w:rsidR="0083300E">
        <w:rPr>
          <w:rFonts w:eastAsiaTheme="minorEastAsia"/>
          <w:lang w:val="en-CA"/>
        </w:rPr>
        <w:t>group</w:t>
      </w:r>
      <w:r w:rsidR="00956F39">
        <w:rPr>
          <w:rFonts w:eastAsiaTheme="minorEastAsia"/>
          <w:lang w:val="en-CA"/>
        </w:rPr>
        <w:t>s</w:t>
      </w:r>
      <w:r w:rsidR="0083300E">
        <w:rPr>
          <w:rFonts w:eastAsiaTheme="minorEastAsia"/>
          <w:lang w:val="en-CA"/>
        </w:rPr>
        <w:t xml:space="preserve"> oscillates </w:t>
      </w:r>
      <w:r w:rsidR="00C32E45">
        <w:rPr>
          <w:rFonts w:eastAsiaTheme="minorEastAsia"/>
          <w:lang w:val="en-CA"/>
        </w:rPr>
        <w:t xml:space="preserve">just below or </w:t>
      </w:r>
      <w:r w:rsidR="0083300E">
        <w:rPr>
          <w:rFonts w:eastAsiaTheme="minorEastAsia"/>
          <w:lang w:val="en-CA"/>
        </w:rPr>
        <w:t xml:space="preserve">around the optimum group size. It never gets near the stable group size with the average group size around 6 </w:t>
      </w:r>
      <w:r w:rsidR="0064643B">
        <w:rPr>
          <w:rFonts w:eastAsiaTheme="minorEastAsia"/>
          <w:lang w:val="en-CA"/>
        </w:rPr>
        <w:t xml:space="preserve">times </w:t>
      </w:r>
      <w:r w:rsidR="0083300E">
        <w:rPr>
          <w:rFonts w:eastAsiaTheme="minorEastAsia"/>
          <w:lang w:val="en-CA"/>
        </w:rPr>
        <w:t>smaller than the stable group size.</w:t>
      </w:r>
      <w:r w:rsidR="00E13A8B">
        <w:rPr>
          <w:rFonts w:eastAsiaTheme="minorEastAsia"/>
          <w:lang w:val="en-CA"/>
        </w:rPr>
        <w:t xml:space="preserve"> </w:t>
      </w:r>
      <w:r w:rsidR="00C32E45">
        <w:rPr>
          <w:lang w:val="en-CA"/>
        </w:rPr>
        <w:t xml:space="preserve">From </w:t>
      </w:r>
      <w:r w:rsidR="00D1743D">
        <w:rPr>
          <w:lang w:val="en-CA"/>
        </w:rPr>
        <w:lastRenderedPageBreak/>
        <w:t>equation (1)</w:t>
      </w:r>
      <w:r w:rsidR="00C32E45">
        <w:rPr>
          <w:lang w:val="en-CA"/>
        </w:rPr>
        <w:t>,</w:t>
      </w:r>
      <w:r w:rsidR="00D1743D">
        <w:rPr>
          <w:lang w:val="en-CA"/>
        </w:rPr>
        <w:t xml:space="preserve"> the </w:t>
      </w:r>
      <w:r w:rsidR="00C32E45">
        <w:rPr>
          <w:lang w:val="en-CA"/>
        </w:rPr>
        <w:t xml:space="preserve">optimum </w:t>
      </w:r>
      <w:r w:rsidR="00D1743D">
        <w:rPr>
          <w:lang w:val="en-CA"/>
        </w:rPr>
        <w:t xml:space="preserve">group size </w:t>
      </w:r>
      <w:r w:rsidR="00C32E45">
        <w:rPr>
          <w:lang w:val="en-CA"/>
        </w:rPr>
        <w:t xml:space="preserve">can be calculated </w:t>
      </w:r>
      <w:r w:rsidR="00D1743D">
        <w:rPr>
          <w:lang w:val="en-CA"/>
        </w:rPr>
        <w:t xml:space="preserve">as </w:t>
      </w:r>
      <m:oMath>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opt</m:t>
            </m:r>
          </m:sub>
        </m:sSub>
        <m:r>
          <w:rPr>
            <w:rFonts w:ascii="Cambria Math" w:hAnsi="Cambria Math"/>
            <w:lang w:val="en-CA"/>
          </w:rPr>
          <m:t>=</m:t>
        </m:r>
        <m:f>
          <m:fPr>
            <m:ctrlPr>
              <w:rPr>
                <w:rFonts w:ascii="Cambria Math" w:hAnsi="Cambria Math"/>
                <w:i/>
                <w:lang w:val="en-CA"/>
              </w:rPr>
            </m:ctrlPr>
          </m:fPr>
          <m:num>
            <m:acc>
              <m:accPr>
                <m:chr m:val="̅"/>
                <m:ctrlPr>
                  <w:rPr>
                    <w:rFonts w:ascii="Cambria Math" w:hAnsi="Cambria Math"/>
                    <w:i/>
                    <w:lang w:val="en-CA"/>
                  </w:rPr>
                </m:ctrlPr>
              </m:accPr>
              <m:e>
                <m:r>
                  <w:rPr>
                    <w:rFonts w:ascii="Cambria Math" w:hAnsi="Cambria Math"/>
                    <w:lang w:val="en-CA"/>
                  </w:rPr>
                  <m:t>γ</m:t>
                </m:r>
              </m:e>
            </m:acc>
          </m:num>
          <m:den>
            <m:r>
              <w:rPr>
                <w:rFonts w:ascii="Cambria Math" w:hAnsi="Cambria Math"/>
                <w:lang w:val="en-CA"/>
              </w:rPr>
              <m:t>C</m:t>
            </m:r>
          </m:den>
        </m:f>
      </m:oMath>
      <w:r w:rsidR="00D1743D">
        <w:rPr>
          <w:rFonts w:eastAsiaTheme="minorEastAsia"/>
          <w:lang w:val="en-CA"/>
        </w:rPr>
        <w:t xml:space="preserve"> </w:t>
      </w:r>
      <w:r w:rsidR="00C32E45">
        <w:rPr>
          <w:rFonts w:eastAsiaTheme="minorEastAsia"/>
          <w:lang w:val="en-CA"/>
        </w:rPr>
        <w:t xml:space="preserve"> </w:t>
      </w:r>
      <w:r w:rsidR="00794998">
        <w:rPr>
          <w:rFonts w:eastAsiaTheme="minorEastAsia"/>
          <w:lang w:val="en-CA"/>
        </w:rPr>
        <w:fldChar w:fldCharType="begin"/>
      </w:r>
      <w:ins w:id="185" w:author="Ruth" w:date="2013-04-19T12:45:00Z">
        <w:r w:rsidR="00A748E3">
          <w:rPr>
            <w:rFonts w:eastAsiaTheme="minorEastAsia"/>
            <w:lang w:val="en-CA"/>
          </w:rPr>
          <w:instrText xml:space="preserve"> ADDIN ZOTERO_ITEM CSL_CITATION {"citationID":"j5kJMvwU","properties":{"formattedCitation":"{\\rtf (Avil\\uc0\\u233{}s, Fletcher &amp; Cutter, 2004; van Veelen, Garc\\uc0\\u237{}a &amp; Avil\\uc0\\u233{}s, 2010)}","plainCitation":"(Avilés, Fletcher &amp; Cutter, 2004; van Veelen, García &amp; Avilés, 2010)"},"citationItems":[{"id":93,"uris":["http://zotero.org/users/701671/items/B2XGFZ85"],"uri":["http://zotero.org/users/701671/items/B2XGFZ85"],"itemData":{"id":93,"type":"article-journal","title":"The kin composition of social groups: trading group size for degree of altruism","container-title":"The American naturalist","page":"132-144","volume":"164","issue":"2","source":"NCBI PubMed","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ISSN":"1537-5323","note":"PMID: 15278839","shortTitle":"The kin composition of social groups","journalAbbreviation":"Am. Nat.","author":[{"family":"Avilés","given":"Leticia"},{"family":"Fletcher","given":"Jeffrey A"},{"family":"Cutter","given":"Asher D"}],"issued":{"date-parts":[["2004",8]]},"PMID":"15278839"}},{"id":650,"uris":["http://zotero.org/users/701671/items/T7RJMPCX"],"uri":["http://zotero.org/users/701671/items/T7RJMPCX"],"itemData":{"id":650,"type":"article-journal","title":"It takes grouping and cooperation to get sociality","container-title":"Journal of Theoretical Biology","page":"1240-1253","volume":"264","issue":"4","source":"ScienceDirect","abstract":"Cooperation and grouping are regularly studied as separate traits. The evolution of sociality however requires both that individuals get together in groups and that they cooperate within them. Because the level of cooperation can influence selection for group size, and vice versa, it is worth studying how these traits coevolve. Using a generally applicable two-trait optimization approach, we provide analytical solutions for three specific models. These solutions describe how cooperative associations of non-relatives evolve, and predict how large and how cooperative they will be. The analytical solutions help understand how changes in parameter values, such as the group carrying capacity and the costs of cooperation, affect group size and the level of cooperation in equilibrium. Although the analytical model makes a few simplifying assumptions—populations are assumed to be monomorphic for grouping as well as for cooperative tendencies, and group size is assumed to be deterministic—simulations show that its predictions are matched quite closely by results for settings where these assumptions do not hold.","DOI":"10.1016/j.jtbi.2010.02.043","ISSN":"0022-5193","journalAbbreviation":"Journal of Theoretical Biology","author":[{"family":"van Veelen","given":"Matthijs"},{"family":"García","given":"Julián"},{"family":"Avilés","given":"Leticia"}],"issued":{"date-parts":[["2010",6,21]]},"accessed":{"date-parts":[["2013",3,13]]}}}],"schema":"https://github.com/citation-style-language/schema/raw/master/csl-citation.json"} </w:instrText>
        </w:r>
      </w:ins>
      <w:del w:id="186" w:author="Ruth" w:date="2013-04-19T12:45:00Z">
        <w:r w:rsidR="00794998" w:rsidDel="00A748E3">
          <w:rPr>
            <w:rFonts w:eastAsiaTheme="minorEastAsia"/>
            <w:lang w:val="en-CA"/>
          </w:rPr>
          <w:delInstrText xml:space="preserve"> ADDIN ZOTERO_ITEM CSL_CITATION {"citationID":"j5kJMvwU","properties":{"formattedCitation":"{\\rtf (Avil\\uc0\\u233{}s, Fletcher &amp; Cutter, 2004; van Veelen, Garc\\uc0\\u237{}a &amp; Avil\\uc0\\u233{}s, 2010)}","plainCitation":"(Avilés, Fletcher &amp; Cutter, 2004; van Veelen, García &amp; Avilés, 2010)"},"citationItems":[{"id":93,"uris":["http://zotero.org/users/701671/items/B2XGFZ85"],"uri":["http://zotero.org/users/701671/items/B2XGFZ85"],"itemData":{"id":93,"type":"article-journal","title":"The kin composition of social groups: trading group size for degree of altruism","container-title":"The American naturalist","page":"132-144","volume":"164","issue":"2","source":"NCBI PubMed","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ISSN":"1537-5323","note":"PMID: 15278839","shortTitle":"The kin composition of social groups","journalAbbreviation":"Am. Nat.","author":[{"family":"Avilés","given":"Leticia"},{"family":"Fletcher","given":"Jeffrey A"},{"family":"Cutter","given":"Asher D"}],"issued":{"date-parts":[["2004",8]]}}},{"id":650,"uris":["http://zotero.org/users/701671/items/T7RJMPCX"],"uri":["http://zotero.org/users/701671/items/T7RJMPCX"],"itemData":{"id":650,"type":"article-journal","title":"It takes grouping and cooperation to get sociality","container-title":"Journal of Theoretical Biology","page":"1240-1253","volume":"264","issue":"4","source":"ScienceDirect","abstract":"Cooperation and grouping are regularly studied as separate traits. The evolution of sociality however requires both that individuals get together in groups and that they cooperate within them. Because the level of cooperation can influence selection for group size, and vice versa, it is worth studying how these traits coevolve. Using a generally applicable two-trait optimization approach, we provide analytical solutions for three specific models. These solutions describe how cooperative associations of non-relatives evolve, and predict how large and how cooperative they will be. The analytical solutions help understand how changes in parameter values, such as the group carrying capacity and the costs of cooperation, affect group size and the level of cooperation in equilibrium. Although the analytical model makes a few simplifying assumptions—populations are assumed to be monomorphic for grouping as well as for cooperative tendencies, and group size is assumed to be deterministic—simulations show that its predictions are matched quite closely by results for settings where these assumptions do not hold.","DOI":"10.1016/j.jtbi.2010.02.043","ISSN":"0022-5193","journalAbbreviation":"Journal of Theoretical Biology","author":[{"family":"van Veelen","given":"Matthijs"},{"family":"García","given":"Julián"},{"family":"Avilés","given":"Leticia"}],"issued":{"date-parts":[["2010",6,21]]},"accessed":{"date-parts":[[2013,3,13]]}}}],"schema":"https://github.com/citation-style-language/schema/raw/master/csl-citation.json"} </w:delInstrText>
        </w:r>
      </w:del>
      <w:r w:rsidR="00794998">
        <w:rPr>
          <w:rFonts w:eastAsiaTheme="minorEastAsia"/>
          <w:lang w:val="en-CA"/>
        </w:rPr>
        <w:fldChar w:fldCharType="separate"/>
      </w:r>
      <w:r w:rsidR="00794998" w:rsidRPr="00794998">
        <w:rPr>
          <w:rFonts w:ascii="Calibri" w:hAnsi="Calibri" w:cs="Times New Roman"/>
          <w:szCs w:val="24"/>
        </w:rPr>
        <w:t>(Avilés, Fletcher &amp; Cutter, 2004; van Veelen, García &amp; Avilés, 2010)</w:t>
      </w:r>
      <w:r w:rsidR="00794998">
        <w:rPr>
          <w:rFonts w:eastAsiaTheme="minorEastAsia"/>
          <w:lang w:val="en-CA"/>
        </w:rPr>
        <w:fldChar w:fldCharType="end"/>
      </w:r>
      <w:r w:rsidR="0083300E">
        <w:rPr>
          <w:rFonts w:eastAsiaTheme="minorEastAsia"/>
          <w:lang w:val="en-CA"/>
        </w:rPr>
        <w:t xml:space="preserve">. </w:t>
      </w:r>
    </w:p>
    <w:p w14:paraId="57573D9B" w14:textId="33AE0726" w:rsidR="00852801" w:rsidRPr="00DC3395" w:rsidRDefault="00D271B4" w:rsidP="007124E6">
      <w:pPr>
        <w:spacing w:line="480" w:lineRule="auto"/>
        <w:rPr>
          <w:rPrChange w:id="187" w:author="Ruth" w:date="2013-05-15T19:32:00Z">
            <w:rPr>
              <w:lang w:val="en-CA"/>
            </w:rPr>
          </w:rPrChange>
        </w:rPr>
      </w:pPr>
      <w:r>
        <w:rPr>
          <w:lang w:val="en-CA"/>
        </w:rPr>
        <w:t>T</w:t>
      </w:r>
      <w:r w:rsidR="007124E6">
        <w:rPr>
          <w:lang w:val="en-CA"/>
        </w:rPr>
        <w:t>he level</w:t>
      </w:r>
      <w:r w:rsidR="001B2846">
        <w:rPr>
          <w:lang w:val="en-CA"/>
        </w:rPr>
        <w:t xml:space="preserve"> of cooperation that evolve</w:t>
      </w:r>
      <w:r w:rsidR="007B04B1">
        <w:rPr>
          <w:lang w:val="en-CA"/>
        </w:rPr>
        <w:t>d</w:t>
      </w:r>
      <w:r w:rsidR="001B2846">
        <w:rPr>
          <w:lang w:val="en-CA"/>
        </w:rPr>
        <w:t xml:space="preserve"> </w:t>
      </w:r>
      <w:r w:rsidR="007B04B1">
        <w:rPr>
          <w:lang w:val="en-CA"/>
        </w:rPr>
        <w:t xml:space="preserve">was </w:t>
      </w:r>
      <w:r w:rsidR="001B2846">
        <w:rPr>
          <w:lang w:val="en-CA"/>
        </w:rPr>
        <w:t xml:space="preserve">relatively invariant, </w:t>
      </w:r>
      <w:r w:rsidR="000318CD">
        <w:rPr>
          <w:lang w:val="en-CA"/>
        </w:rPr>
        <w:t>evolving close to 1</w:t>
      </w:r>
      <w:r w:rsidR="00E13A8B">
        <w:rPr>
          <w:lang w:val="en-CA"/>
        </w:rPr>
        <w:t xml:space="preserve"> </w:t>
      </w:r>
      <w:r w:rsidR="00AA23A0">
        <w:rPr>
          <w:lang w:val="en-CA"/>
        </w:rPr>
        <w:t>under</w:t>
      </w:r>
      <w:r w:rsidR="00C32E45">
        <w:rPr>
          <w:lang w:val="en-CA"/>
        </w:rPr>
        <w:t xml:space="preserve"> the majority of parameter combinations </w:t>
      </w:r>
      <w:r w:rsidR="00E13A8B">
        <w:rPr>
          <w:lang w:val="en-CA"/>
        </w:rPr>
        <w:t>(table 2)</w:t>
      </w:r>
      <w:r w:rsidR="001B2846">
        <w:rPr>
          <w:lang w:val="en-CA"/>
        </w:rPr>
        <w:t xml:space="preserve">. </w:t>
      </w:r>
      <w:r w:rsidR="00E13A8B">
        <w:rPr>
          <w:lang w:val="en-CA"/>
        </w:rPr>
        <w:t>Counter-intuitively</w:t>
      </w:r>
      <w:r w:rsidR="007B04B1">
        <w:rPr>
          <w:lang w:val="en-CA"/>
        </w:rPr>
        <w:t>,</w:t>
      </w:r>
      <w:r w:rsidR="00E13A8B">
        <w:rPr>
          <w:lang w:val="en-CA"/>
        </w:rPr>
        <w:t xml:space="preserve"> this include</w:t>
      </w:r>
      <w:r w:rsidR="007B04B1">
        <w:rPr>
          <w:lang w:val="en-CA"/>
        </w:rPr>
        <w:t>d</w:t>
      </w:r>
      <w:r w:rsidR="00E13A8B">
        <w:rPr>
          <w:lang w:val="en-CA"/>
        </w:rPr>
        <w:t xml:space="preserve"> </w:t>
      </w:r>
      <w:r w:rsidR="007B04B1">
        <w:rPr>
          <w:lang w:val="en-CA"/>
        </w:rPr>
        <w:t xml:space="preserve">cases where </w:t>
      </w:r>
      <w:r w:rsidR="00E13A8B">
        <w:t>cost of cooperation</w:t>
      </w:r>
      <w:r w:rsidR="00023C74">
        <w:t xml:space="preserve"> </w:t>
      </w:r>
      <w:r w:rsidR="0064643B">
        <w:t xml:space="preserve">was </w:t>
      </w:r>
      <w:r w:rsidR="00023C74">
        <w:t>high</w:t>
      </w:r>
      <w:r w:rsidR="00E13A8B">
        <w:t xml:space="preserve">, </w:t>
      </w:r>
      <w:r w:rsidR="00F57F0B">
        <w:t xml:space="preserve">except </w:t>
      </w:r>
      <w:r w:rsidR="00F57F0B">
        <w:rPr>
          <w:lang w:val="en-CA"/>
        </w:rPr>
        <w:t xml:space="preserve">when both </w:t>
      </w:r>
      <w:r w:rsidR="000318CD">
        <w:rPr>
          <w:lang w:val="en-CA"/>
        </w:rPr>
        <w:t>the intrinsic rate of growth</w:t>
      </w:r>
      <w:r w:rsidR="00F57F0B">
        <w:rPr>
          <w:lang w:val="en-CA"/>
        </w:rPr>
        <w:t xml:space="preserve"> </w:t>
      </w:r>
      <w:r w:rsidR="00023C74">
        <w:rPr>
          <w:lang w:val="en-CA"/>
        </w:rPr>
        <w:t xml:space="preserve">was </w:t>
      </w:r>
      <w:r w:rsidR="00F57F0B">
        <w:rPr>
          <w:lang w:val="en-CA"/>
        </w:rPr>
        <w:t xml:space="preserve">small (&lt; 1.0) and the group carrying capacity, 1/c, </w:t>
      </w:r>
      <w:r w:rsidR="00023C74">
        <w:rPr>
          <w:lang w:val="en-CA"/>
        </w:rPr>
        <w:t xml:space="preserve">was </w:t>
      </w:r>
      <w:r w:rsidR="00F57F0B">
        <w:rPr>
          <w:lang w:val="en-CA"/>
        </w:rPr>
        <w:t>large (C=0.02) (figure 1)</w:t>
      </w:r>
      <w:r w:rsidR="000318CD">
        <w:rPr>
          <w:lang w:val="en-CA"/>
        </w:rPr>
        <w:t>. In th</w:t>
      </w:r>
      <w:r w:rsidR="00D35971">
        <w:rPr>
          <w:lang w:val="en-CA"/>
        </w:rPr>
        <w:t xml:space="preserve">e latter </w:t>
      </w:r>
      <w:r w:rsidR="000318CD">
        <w:rPr>
          <w:lang w:val="en-CA"/>
        </w:rPr>
        <w:t>case</w:t>
      </w:r>
      <w:r w:rsidR="0064643B">
        <w:rPr>
          <w:lang w:val="en-CA"/>
        </w:rPr>
        <w:t>,</w:t>
      </w:r>
      <w:r w:rsidR="002E79A2">
        <w:rPr>
          <w:lang w:val="en-CA"/>
        </w:rPr>
        <w:t xml:space="preserve"> increasing the cost of cooperation lower</w:t>
      </w:r>
      <w:r w:rsidR="007B04B1">
        <w:rPr>
          <w:lang w:val="en-CA"/>
        </w:rPr>
        <w:t>ed</w:t>
      </w:r>
      <w:r w:rsidR="002E79A2">
        <w:rPr>
          <w:lang w:val="en-CA"/>
        </w:rPr>
        <w:t xml:space="preserve"> the average level of cooperation</w:t>
      </w:r>
      <w:r w:rsidR="007124E6">
        <w:rPr>
          <w:lang w:val="en-CA"/>
        </w:rPr>
        <w:t xml:space="preserve"> that evolve</w:t>
      </w:r>
      <w:r w:rsidR="007B04B1">
        <w:rPr>
          <w:lang w:val="en-CA"/>
        </w:rPr>
        <w:t>d</w:t>
      </w:r>
      <w:r w:rsidR="002E79A2">
        <w:rPr>
          <w:lang w:val="en-CA"/>
        </w:rPr>
        <w:t xml:space="preserve"> and also the size of groups </w:t>
      </w:r>
      <w:r w:rsidR="007B04B1">
        <w:rPr>
          <w:lang w:val="en-CA"/>
        </w:rPr>
        <w:t>formed</w:t>
      </w:r>
      <w:r w:rsidR="002E79A2">
        <w:rPr>
          <w:lang w:val="en-CA"/>
        </w:rPr>
        <w:t>.</w:t>
      </w:r>
      <w:r w:rsidR="00E13A8B">
        <w:rPr>
          <w:lang w:val="en-CA"/>
        </w:rPr>
        <w:t xml:space="preserve"> </w:t>
      </w:r>
      <w:r w:rsidR="007B04B1">
        <w:rPr>
          <w:lang w:val="en-CA"/>
        </w:rPr>
        <w:t xml:space="preserve"> </w:t>
      </w:r>
      <w:r w:rsidR="00E13A8B">
        <w:rPr>
          <w:lang w:val="en-CA"/>
        </w:rPr>
        <w:t xml:space="preserve">This could be reflected in the </w:t>
      </w:r>
      <w:r w:rsidR="00075439">
        <w:rPr>
          <w:lang w:val="en-CA"/>
        </w:rPr>
        <w:t>relatively large contribution interaction effects make towards the level of cooperation that evolve</w:t>
      </w:r>
      <w:r w:rsidR="007B04B1">
        <w:rPr>
          <w:lang w:val="en-CA"/>
        </w:rPr>
        <w:t>d</w:t>
      </w:r>
      <w:r w:rsidR="00075439">
        <w:rPr>
          <w:lang w:val="en-CA"/>
        </w:rPr>
        <w:t xml:space="preserve"> (36.9</w:t>
      </w:r>
      <w:r w:rsidR="007B04B1">
        <w:rPr>
          <w:lang w:val="en-CA"/>
        </w:rPr>
        <w:t>% of the variance</w:t>
      </w:r>
      <w:r w:rsidR="00075439">
        <w:rPr>
          <w:lang w:val="en-CA"/>
        </w:rPr>
        <w:t>).</w:t>
      </w:r>
      <w:r w:rsidR="007B04B1">
        <w:rPr>
          <w:lang w:val="en-CA"/>
        </w:rPr>
        <w:t xml:space="preserve"> Only</w:t>
      </w:r>
      <w:r w:rsidR="007B04B1">
        <w:t xml:space="preserve"> 29.9% of the variance in cooperative tendencies was attributable to the costs of cooperation</w:t>
      </w:r>
      <w:r w:rsidR="00DC3395">
        <w:t>.</w:t>
      </w:r>
      <w:ins w:id="188" w:author="Ruth" w:date="2013-05-15T19:32:00Z">
        <w:r w:rsidR="00DC3395">
          <w:t xml:space="preserve"> </w:t>
        </w:r>
      </w:ins>
      <w:r w:rsidR="00852801">
        <w:t>Interestingly relatedness does not drop below 0.</w:t>
      </w:r>
      <w:r w:rsidR="00085C42">
        <w:t>2 even if kin preference is close to zero.</w:t>
      </w:r>
      <w:r w:rsidR="001233B8">
        <w:t xml:space="preserve">  </w:t>
      </w:r>
    </w:p>
    <w:p w14:paraId="4722C2DF" w14:textId="77777777" w:rsidR="006621B5" w:rsidRDefault="006621B5" w:rsidP="00BD1977">
      <w:pPr>
        <w:rPr>
          <w:i/>
          <w:lang w:val="en-CA"/>
        </w:rPr>
      </w:pPr>
    </w:p>
    <w:tbl>
      <w:tblPr>
        <w:tblStyle w:val="TableGrid"/>
        <w:tblW w:w="0" w:type="auto"/>
        <w:tblLook w:val="04A0" w:firstRow="1" w:lastRow="0" w:firstColumn="1" w:lastColumn="0" w:noHBand="0" w:noVBand="1"/>
      </w:tblPr>
      <w:tblGrid>
        <w:gridCol w:w="2075"/>
        <w:gridCol w:w="2246"/>
        <w:gridCol w:w="2022"/>
        <w:gridCol w:w="1713"/>
        <w:gridCol w:w="1712"/>
      </w:tblGrid>
      <w:tr w:rsidR="00B548A0" w14:paraId="4DA445F9" w14:textId="77777777" w:rsidTr="009510CF">
        <w:trPr>
          <w:trHeight w:hRule="exact" w:val="697"/>
        </w:trPr>
        <w:tc>
          <w:tcPr>
            <w:tcW w:w="2075" w:type="dxa"/>
          </w:tcPr>
          <w:p w14:paraId="57FA9372" w14:textId="77777777" w:rsidR="00B548A0" w:rsidRDefault="00B548A0" w:rsidP="009510CF">
            <w:r>
              <w:t>Parameter</w:t>
            </w:r>
          </w:p>
        </w:tc>
        <w:tc>
          <w:tcPr>
            <w:tcW w:w="2246" w:type="dxa"/>
          </w:tcPr>
          <w:p w14:paraId="42F74EFC" w14:textId="77777777" w:rsidR="00B548A0" w:rsidRDefault="00B548A0" w:rsidP="009510CF">
            <w:r>
              <w:t xml:space="preserve">Kin Preference </w:t>
            </w:r>
          </w:p>
        </w:tc>
        <w:tc>
          <w:tcPr>
            <w:tcW w:w="2022" w:type="dxa"/>
          </w:tcPr>
          <w:p w14:paraId="249DF9D5" w14:textId="77777777" w:rsidR="00B548A0" w:rsidRDefault="00B548A0" w:rsidP="009510CF">
            <w:r>
              <w:t xml:space="preserve">Relatedness </w:t>
            </w:r>
          </w:p>
        </w:tc>
        <w:tc>
          <w:tcPr>
            <w:tcW w:w="1713" w:type="dxa"/>
          </w:tcPr>
          <w:p w14:paraId="5B862383" w14:textId="77777777" w:rsidR="00B548A0" w:rsidRDefault="00B548A0" w:rsidP="009510CF">
            <w:r>
              <w:t xml:space="preserve">Group size </w:t>
            </w:r>
          </w:p>
        </w:tc>
        <w:tc>
          <w:tcPr>
            <w:tcW w:w="1712" w:type="dxa"/>
          </w:tcPr>
          <w:p w14:paraId="440D4F34" w14:textId="77777777" w:rsidR="00B548A0" w:rsidRDefault="00B548A0" w:rsidP="009510CF">
            <w:r>
              <w:t xml:space="preserve">Cooperative tendencies </w:t>
            </w:r>
          </w:p>
        </w:tc>
      </w:tr>
      <w:tr w:rsidR="00B548A0" w14:paraId="6E18A4E6" w14:textId="77777777" w:rsidTr="009510CF">
        <w:trPr>
          <w:trHeight w:hRule="exact" w:val="571"/>
        </w:trPr>
        <w:tc>
          <w:tcPr>
            <w:tcW w:w="2075" w:type="dxa"/>
          </w:tcPr>
          <w:p w14:paraId="321D3142" w14:textId="77777777" w:rsidR="00B548A0" w:rsidRDefault="00B548A0" w:rsidP="009510CF">
            <w:r>
              <w:t>r (intrinsic rate of growth)</w:t>
            </w:r>
          </w:p>
        </w:tc>
        <w:tc>
          <w:tcPr>
            <w:tcW w:w="2246" w:type="dxa"/>
          </w:tcPr>
          <w:p w14:paraId="24F7759D" w14:textId="5D47B2DD" w:rsidR="00B548A0" w:rsidRDefault="00A750B2" w:rsidP="009510CF">
            <w:r>
              <w:t>85.27</w:t>
            </w:r>
          </w:p>
        </w:tc>
        <w:tc>
          <w:tcPr>
            <w:tcW w:w="2022" w:type="dxa"/>
          </w:tcPr>
          <w:p w14:paraId="4467CA32" w14:textId="08319CE4" w:rsidR="00B548A0" w:rsidRDefault="00BD0F64" w:rsidP="009510CF">
            <w:r>
              <w:t>90.48</w:t>
            </w:r>
          </w:p>
        </w:tc>
        <w:tc>
          <w:tcPr>
            <w:tcW w:w="1713" w:type="dxa"/>
          </w:tcPr>
          <w:p w14:paraId="5CC4C8EA" w14:textId="2EB5C2E5" w:rsidR="00B548A0" w:rsidRDefault="00A750B2" w:rsidP="009510CF">
            <w:r>
              <w:t>17.30</w:t>
            </w:r>
          </w:p>
        </w:tc>
        <w:tc>
          <w:tcPr>
            <w:tcW w:w="1712" w:type="dxa"/>
          </w:tcPr>
          <w:p w14:paraId="045C904E" w14:textId="24990B34" w:rsidR="00B548A0" w:rsidRDefault="00A750B2" w:rsidP="009510CF">
            <w:r>
              <w:t>10.66</w:t>
            </w:r>
          </w:p>
        </w:tc>
      </w:tr>
      <w:tr w:rsidR="00B548A0" w14:paraId="02E51032" w14:textId="77777777" w:rsidTr="009510CF">
        <w:trPr>
          <w:trHeight w:hRule="exact" w:val="607"/>
        </w:trPr>
        <w:tc>
          <w:tcPr>
            <w:tcW w:w="2075" w:type="dxa"/>
          </w:tcPr>
          <w:p w14:paraId="427AFDF8" w14:textId="77777777" w:rsidR="00B548A0" w:rsidRDefault="00B548A0" w:rsidP="009510CF">
            <w:r>
              <w:t>C  (inverse of group carrying capacity)</w:t>
            </w:r>
          </w:p>
        </w:tc>
        <w:tc>
          <w:tcPr>
            <w:tcW w:w="2246" w:type="dxa"/>
          </w:tcPr>
          <w:p w14:paraId="036DFB06" w14:textId="2DA0A5BC" w:rsidR="00B548A0" w:rsidRDefault="00A750B2" w:rsidP="009510CF">
            <w:r>
              <w:t>0.04</w:t>
            </w:r>
          </w:p>
        </w:tc>
        <w:tc>
          <w:tcPr>
            <w:tcW w:w="2022" w:type="dxa"/>
          </w:tcPr>
          <w:p w14:paraId="2D43C62F" w14:textId="56025D15" w:rsidR="00B548A0" w:rsidRDefault="00A750B2" w:rsidP="009510CF">
            <w:r>
              <w:t>0.49</w:t>
            </w:r>
          </w:p>
        </w:tc>
        <w:tc>
          <w:tcPr>
            <w:tcW w:w="1713" w:type="dxa"/>
          </w:tcPr>
          <w:p w14:paraId="1C16CAF9" w14:textId="70A20CDE" w:rsidR="00B548A0" w:rsidRDefault="00A750B2" w:rsidP="009510CF">
            <w:r>
              <w:t>62.30</w:t>
            </w:r>
          </w:p>
        </w:tc>
        <w:tc>
          <w:tcPr>
            <w:tcW w:w="1712" w:type="dxa"/>
          </w:tcPr>
          <w:p w14:paraId="31757A64" w14:textId="4BA8BD68" w:rsidR="00B548A0" w:rsidRDefault="00A750B2" w:rsidP="009510CF">
            <w:r>
              <w:t>7.36</w:t>
            </w:r>
          </w:p>
        </w:tc>
      </w:tr>
      <w:tr w:rsidR="00B548A0" w14:paraId="61C7A102" w14:textId="77777777" w:rsidTr="009510CF">
        <w:trPr>
          <w:trHeight w:hRule="exact" w:val="617"/>
        </w:trPr>
        <w:tc>
          <w:tcPr>
            <w:tcW w:w="2075" w:type="dxa"/>
          </w:tcPr>
          <w:p w14:paraId="28AAF4AE" w14:textId="77777777" w:rsidR="00B548A0" w:rsidRDefault="00B548A0" w:rsidP="009510CF">
            <w:r>
              <w:rPr>
                <w:lang w:val="en-CA"/>
              </w:rPr>
              <w:t>β</w:t>
            </w:r>
            <w:r>
              <w:t xml:space="preserve"> (cost of cooperation)</w:t>
            </w:r>
          </w:p>
        </w:tc>
        <w:tc>
          <w:tcPr>
            <w:tcW w:w="2246" w:type="dxa"/>
          </w:tcPr>
          <w:p w14:paraId="417978A0" w14:textId="79B0CF94" w:rsidR="00B548A0" w:rsidRDefault="00A750B2" w:rsidP="009510CF">
            <w:r>
              <w:t>3.64</w:t>
            </w:r>
          </w:p>
        </w:tc>
        <w:tc>
          <w:tcPr>
            <w:tcW w:w="2022" w:type="dxa"/>
          </w:tcPr>
          <w:p w14:paraId="6C15728E" w14:textId="67F896CA" w:rsidR="00B548A0" w:rsidRDefault="00A750B2" w:rsidP="009510CF">
            <w:r>
              <w:t>0.44</w:t>
            </w:r>
          </w:p>
        </w:tc>
        <w:tc>
          <w:tcPr>
            <w:tcW w:w="1713" w:type="dxa"/>
          </w:tcPr>
          <w:p w14:paraId="0DD8A906" w14:textId="6DD58527" w:rsidR="00B548A0" w:rsidRDefault="00A750B2" w:rsidP="009510CF">
            <w:r>
              <w:t>4.16</w:t>
            </w:r>
          </w:p>
        </w:tc>
        <w:tc>
          <w:tcPr>
            <w:tcW w:w="1712" w:type="dxa"/>
          </w:tcPr>
          <w:p w14:paraId="4BD91356" w14:textId="2193DAA9" w:rsidR="00B548A0" w:rsidRDefault="00A750B2" w:rsidP="009510CF">
            <w:r>
              <w:t>28.70</w:t>
            </w:r>
          </w:p>
        </w:tc>
      </w:tr>
      <w:tr w:rsidR="00B548A0" w14:paraId="323957F7" w14:textId="77777777" w:rsidTr="009510CF">
        <w:trPr>
          <w:trHeight w:hRule="exact" w:val="345"/>
        </w:trPr>
        <w:tc>
          <w:tcPr>
            <w:tcW w:w="2075" w:type="dxa"/>
          </w:tcPr>
          <w:p w14:paraId="4278B09A" w14:textId="77777777" w:rsidR="00B548A0" w:rsidRDefault="00B548A0" w:rsidP="009510CF">
            <w:r>
              <w:t>Interactions</w:t>
            </w:r>
          </w:p>
        </w:tc>
        <w:tc>
          <w:tcPr>
            <w:tcW w:w="2246" w:type="dxa"/>
          </w:tcPr>
          <w:p w14:paraId="2B1BECD9" w14:textId="242FAC34" w:rsidR="00B548A0" w:rsidRDefault="00A750B2" w:rsidP="009510CF">
            <w:r>
              <w:t>4.33</w:t>
            </w:r>
          </w:p>
        </w:tc>
        <w:tc>
          <w:tcPr>
            <w:tcW w:w="2022" w:type="dxa"/>
          </w:tcPr>
          <w:p w14:paraId="6959FFB2" w14:textId="4810D96A" w:rsidR="00B548A0" w:rsidRDefault="00B548A0" w:rsidP="009510CF">
            <w:r>
              <w:t>0</w:t>
            </w:r>
            <w:r w:rsidR="00A750B2">
              <w:t>.00</w:t>
            </w:r>
          </w:p>
        </w:tc>
        <w:tc>
          <w:tcPr>
            <w:tcW w:w="1713" w:type="dxa"/>
          </w:tcPr>
          <w:p w14:paraId="3CB338B7" w14:textId="3C2320D2" w:rsidR="00B548A0" w:rsidRDefault="00B548A0" w:rsidP="009510CF">
            <w:r>
              <w:t>10.6</w:t>
            </w:r>
            <w:r w:rsidR="00A750B2">
              <w:t>1</w:t>
            </w:r>
          </w:p>
        </w:tc>
        <w:tc>
          <w:tcPr>
            <w:tcW w:w="1712" w:type="dxa"/>
          </w:tcPr>
          <w:p w14:paraId="42939148" w14:textId="797FC78C" w:rsidR="00B548A0" w:rsidRDefault="00A750B2" w:rsidP="009510CF">
            <w:r>
              <w:t>38.13</w:t>
            </w:r>
          </w:p>
        </w:tc>
      </w:tr>
      <w:tr w:rsidR="00B548A0" w14:paraId="243FFB04" w14:textId="77777777" w:rsidTr="009510CF">
        <w:trPr>
          <w:trHeight w:hRule="exact" w:val="345"/>
        </w:trPr>
        <w:tc>
          <w:tcPr>
            <w:tcW w:w="2075" w:type="dxa"/>
          </w:tcPr>
          <w:p w14:paraId="5CF06C48" w14:textId="77777777" w:rsidR="00B548A0" w:rsidRPr="00511E13" w:rsidRDefault="00B548A0" w:rsidP="009510CF">
            <w:r>
              <w:t>Total (r</w:t>
            </w:r>
            <w:r>
              <w:rPr>
                <w:vertAlign w:val="superscript"/>
              </w:rPr>
              <w:t>2</w:t>
            </w:r>
            <w:r>
              <w:t>)</w:t>
            </w:r>
          </w:p>
        </w:tc>
        <w:tc>
          <w:tcPr>
            <w:tcW w:w="2246" w:type="dxa"/>
          </w:tcPr>
          <w:p w14:paraId="0E76DFEC" w14:textId="2E6DC409" w:rsidR="00B548A0" w:rsidRDefault="00A750B2" w:rsidP="009510CF">
            <w:r>
              <w:t>93.29</w:t>
            </w:r>
          </w:p>
        </w:tc>
        <w:tc>
          <w:tcPr>
            <w:tcW w:w="2022" w:type="dxa"/>
          </w:tcPr>
          <w:p w14:paraId="01792B71" w14:textId="71F202F6" w:rsidR="00B548A0" w:rsidRDefault="00A750B2" w:rsidP="00FB26FF">
            <w:pPr>
              <w:tabs>
                <w:tab w:val="right" w:pos="1806"/>
              </w:tabs>
            </w:pPr>
            <w:r>
              <w:t>91.38</w:t>
            </w:r>
            <w:r w:rsidR="00FB26FF">
              <w:tab/>
            </w:r>
          </w:p>
        </w:tc>
        <w:tc>
          <w:tcPr>
            <w:tcW w:w="1713" w:type="dxa"/>
          </w:tcPr>
          <w:p w14:paraId="20844533" w14:textId="7E91EA01" w:rsidR="00B548A0" w:rsidRDefault="00A750B2" w:rsidP="009510CF">
            <w:r>
              <w:t>94.38</w:t>
            </w:r>
          </w:p>
        </w:tc>
        <w:tc>
          <w:tcPr>
            <w:tcW w:w="1712" w:type="dxa"/>
          </w:tcPr>
          <w:p w14:paraId="0D5F8362" w14:textId="380F2355" w:rsidR="00B548A0" w:rsidRDefault="00A750B2" w:rsidP="009510CF">
            <w:r>
              <w:t>84.85</w:t>
            </w:r>
          </w:p>
        </w:tc>
      </w:tr>
    </w:tbl>
    <w:p w14:paraId="7D9480FC" w14:textId="77777777" w:rsidR="00BD0F64" w:rsidRPr="00160C7F" w:rsidRDefault="00BD0F64" w:rsidP="00BD0F64">
      <w:pPr>
        <w:rPr>
          <w:sz w:val="20"/>
          <w:szCs w:val="20"/>
          <w:vertAlign w:val="superscript"/>
        </w:rPr>
      </w:pPr>
      <w:proofErr w:type="gramStart"/>
      <w:r w:rsidRPr="00160C7F">
        <w:rPr>
          <w:b/>
          <w:sz w:val="20"/>
          <w:szCs w:val="20"/>
        </w:rPr>
        <w:t>Table 2:</w:t>
      </w:r>
      <w:r w:rsidRPr="00160C7F">
        <w:rPr>
          <w:sz w:val="20"/>
          <w:szCs w:val="20"/>
        </w:rPr>
        <w:t xml:space="preserve">  Percentage variance explained by each of the parameters of the model for the average kin preference, relatedness, group size</w:t>
      </w:r>
      <w:r>
        <w:rPr>
          <w:sz w:val="20"/>
          <w:szCs w:val="20"/>
        </w:rPr>
        <w:t>,</w:t>
      </w:r>
      <w:r w:rsidRPr="00160C7F">
        <w:rPr>
          <w:sz w:val="20"/>
          <w:szCs w:val="20"/>
        </w:rPr>
        <w:t xml:space="preserve"> and </w:t>
      </w:r>
      <w:r>
        <w:rPr>
          <w:sz w:val="20"/>
          <w:szCs w:val="20"/>
        </w:rPr>
        <w:t xml:space="preserve">level of </w:t>
      </w:r>
      <w:r w:rsidRPr="00160C7F">
        <w:rPr>
          <w:sz w:val="20"/>
          <w:szCs w:val="20"/>
        </w:rPr>
        <w:t xml:space="preserve">cooperation </w:t>
      </w:r>
      <w:r>
        <w:rPr>
          <w:sz w:val="20"/>
          <w:szCs w:val="20"/>
        </w:rPr>
        <w:t xml:space="preserve">that evolved in the simulations once </w:t>
      </w:r>
      <w:r w:rsidRPr="00160C7F">
        <w:rPr>
          <w:sz w:val="20"/>
          <w:szCs w:val="20"/>
        </w:rPr>
        <w:t>equilibrium</w:t>
      </w:r>
      <w:r>
        <w:rPr>
          <w:sz w:val="20"/>
          <w:szCs w:val="20"/>
        </w:rPr>
        <w:t xml:space="preserve"> had been reached</w:t>
      </w:r>
      <w:r w:rsidRPr="00160C7F">
        <w:rPr>
          <w:sz w:val="20"/>
          <w:szCs w:val="20"/>
        </w:rPr>
        <w:t>.</w:t>
      </w:r>
      <w:proofErr w:type="gramEnd"/>
      <w:r>
        <w:rPr>
          <w:sz w:val="20"/>
          <w:szCs w:val="20"/>
        </w:rPr>
        <w:t xml:space="preserve">  </w:t>
      </w:r>
      <w:r w:rsidRPr="00160C7F">
        <w:rPr>
          <w:sz w:val="20"/>
          <w:szCs w:val="20"/>
          <w:vertAlign w:val="superscript"/>
        </w:rPr>
        <w:t xml:space="preserve">   </w:t>
      </w:r>
    </w:p>
    <w:p w14:paraId="1B9AD123" w14:textId="7049AC7F" w:rsidR="006621B5" w:rsidRDefault="006621B5" w:rsidP="00BD1977">
      <w:pPr>
        <w:rPr>
          <w:i/>
          <w:lang w:val="en-CA"/>
        </w:rPr>
      </w:pPr>
    </w:p>
    <w:p w14:paraId="68F0BFB8" w14:textId="72391D36" w:rsidR="0047600A" w:rsidRDefault="006F4E47" w:rsidP="00DC3395">
      <w:pPr>
        <w:tabs>
          <w:tab w:val="left" w:pos="2977"/>
        </w:tabs>
        <w:rPr>
          <w:b/>
          <w:sz w:val="20"/>
          <w:szCs w:val="20"/>
          <w:lang w:val="en-CA"/>
        </w:rPr>
      </w:pPr>
      <w:r w:rsidRPr="00DC3395">
        <w:rPr>
          <w:b/>
          <w:noProof/>
          <w:sz w:val="20"/>
          <w:szCs w:val="20"/>
          <w:lang w:val="en-CA" w:eastAsia="en-CA"/>
        </w:rPr>
        <w:lastRenderedPageBreak/>
        <w:drawing>
          <wp:inline distT="0" distB="0" distL="0" distR="0" wp14:anchorId="5E35FD43" wp14:editId="43E5AD74">
            <wp:extent cx="5210175" cy="5152842"/>
            <wp:effectExtent l="0" t="0" r="0" b="0"/>
            <wp:docPr id="3" name="Picture 3" descr="C:\Users\Ruth\Desktop\graph.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uth\Desktop\graph.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08037" cy="5150728"/>
                    </a:xfrm>
                    <a:prstGeom prst="rect">
                      <a:avLst/>
                    </a:prstGeom>
                    <a:noFill/>
                    <a:ln>
                      <a:noFill/>
                    </a:ln>
                  </pic:spPr>
                </pic:pic>
              </a:graphicData>
            </a:graphic>
          </wp:inline>
        </w:drawing>
      </w:r>
    </w:p>
    <w:p w14:paraId="1D55F12D" w14:textId="1422A505" w:rsidR="006621B5" w:rsidRPr="00160C7F" w:rsidRDefault="001B6C36" w:rsidP="00BD1977">
      <w:pPr>
        <w:rPr>
          <w:b/>
          <w:i/>
          <w:sz w:val="20"/>
          <w:szCs w:val="20"/>
          <w:lang w:val="en-CA"/>
        </w:rPr>
      </w:pPr>
      <w:r w:rsidRPr="00160C7F">
        <w:rPr>
          <w:b/>
          <w:sz w:val="20"/>
          <w:szCs w:val="20"/>
          <w:lang w:val="en-CA"/>
        </w:rPr>
        <w:t xml:space="preserve">Figure 3: </w:t>
      </w:r>
      <w:r w:rsidR="00E10F78">
        <w:rPr>
          <w:b/>
          <w:sz w:val="20"/>
          <w:szCs w:val="20"/>
          <w:lang w:val="en-CA"/>
        </w:rPr>
        <w:t xml:space="preserve">Global </w:t>
      </w:r>
      <w:r w:rsidR="00E10F78">
        <w:rPr>
          <w:sz w:val="20"/>
          <w:szCs w:val="20"/>
          <w:lang w:val="en-CA"/>
        </w:rPr>
        <w:t>a</w:t>
      </w:r>
      <w:r w:rsidR="00B77685" w:rsidRPr="00160C7F">
        <w:rPr>
          <w:sz w:val="20"/>
          <w:szCs w:val="20"/>
          <w:lang w:val="en-CA"/>
        </w:rPr>
        <w:t>verage kin preference, relatedness, relative group size and cooperation against intrinsic rate of growth, Beta (cost of cooperation</w:t>
      </w:r>
      <w:r w:rsidR="00410831" w:rsidRPr="00160C7F">
        <w:rPr>
          <w:sz w:val="20"/>
          <w:szCs w:val="20"/>
          <w:lang w:val="en-CA"/>
        </w:rPr>
        <w:t>) and</w:t>
      </w:r>
      <w:r w:rsidR="00B77685" w:rsidRPr="00160C7F">
        <w:rPr>
          <w:sz w:val="20"/>
          <w:szCs w:val="20"/>
          <w:lang w:val="en-CA"/>
        </w:rPr>
        <w:t xml:space="preserve"> C (inverse of group carrying capacity). Relative group size i</w:t>
      </w:r>
      <w:r w:rsidR="00075439">
        <w:rPr>
          <w:sz w:val="20"/>
          <w:szCs w:val="20"/>
          <w:lang w:val="en-CA"/>
        </w:rPr>
        <w:t xml:space="preserve">s calculated by multiplying the average </w:t>
      </w:r>
      <w:r w:rsidR="00B77685" w:rsidRPr="00160C7F">
        <w:rPr>
          <w:sz w:val="20"/>
          <w:szCs w:val="20"/>
          <w:lang w:val="en-CA"/>
        </w:rPr>
        <w:t>group size by C.</w:t>
      </w:r>
    </w:p>
    <w:p w14:paraId="05120D70" w14:textId="77777777" w:rsidR="006621B5" w:rsidRDefault="006621B5" w:rsidP="00BD1977">
      <w:pPr>
        <w:rPr>
          <w:i/>
          <w:lang w:val="en-CA"/>
        </w:rPr>
      </w:pPr>
    </w:p>
    <w:p w14:paraId="209A3D1C" w14:textId="77777777" w:rsidR="00BD1977" w:rsidRPr="00C32AC5" w:rsidRDefault="00BD1977" w:rsidP="00BD1977">
      <w:pPr>
        <w:rPr>
          <w:i/>
          <w:lang w:val="en-CA"/>
        </w:rPr>
      </w:pPr>
      <w:r w:rsidRPr="00C32AC5">
        <w:rPr>
          <w:i/>
          <w:lang w:val="en-CA"/>
        </w:rPr>
        <w:t>White noise test and within run correlations</w:t>
      </w:r>
    </w:p>
    <w:p w14:paraId="58271038" w14:textId="073817E7" w:rsidR="00BD1977" w:rsidRPr="00C32AC5" w:rsidRDefault="00BD1977" w:rsidP="00BD1977">
      <w:pPr>
        <w:spacing w:line="480" w:lineRule="auto"/>
      </w:pPr>
      <w:r>
        <w:rPr>
          <w:rFonts w:cs="CMR10"/>
        </w:rPr>
        <w:t xml:space="preserve">During </w:t>
      </w:r>
      <w:r w:rsidR="007124E6">
        <w:rPr>
          <w:rFonts w:cs="CMR10"/>
        </w:rPr>
        <w:t>every</w:t>
      </w:r>
      <w:r>
        <w:rPr>
          <w:rFonts w:cs="CMR10"/>
        </w:rPr>
        <w:t xml:space="preserve"> run each out</w:t>
      </w:r>
      <w:r w:rsidR="007124E6">
        <w:rPr>
          <w:rFonts w:cs="CMR10"/>
        </w:rPr>
        <w:t>put parameter oscillate</w:t>
      </w:r>
      <w:r w:rsidR="0015465C">
        <w:rPr>
          <w:rFonts w:cs="CMR10"/>
        </w:rPr>
        <w:t>d</w:t>
      </w:r>
      <w:r w:rsidR="007124E6">
        <w:rPr>
          <w:rFonts w:cs="CMR10"/>
        </w:rPr>
        <w:t xml:space="preserve"> (see figure 3 for </w:t>
      </w:r>
      <w:r w:rsidR="008E6367">
        <w:rPr>
          <w:rFonts w:cs="CMR10"/>
        </w:rPr>
        <w:t>representative</w:t>
      </w:r>
      <w:r w:rsidR="007124E6">
        <w:rPr>
          <w:rFonts w:cs="CMR10"/>
        </w:rPr>
        <w:t xml:space="preserve"> </w:t>
      </w:r>
      <w:r w:rsidR="008E6367">
        <w:rPr>
          <w:rFonts w:cs="CMR10"/>
        </w:rPr>
        <w:t>run</w:t>
      </w:r>
      <w:r>
        <w:rPr>
          <w:rFonts w:cs="CMR10"/>
        </w:rPr>
        <w:t xml:space="preserve">). </w:t>
      </w:r>
      <w:r w:rsidR="008E6367">
        <w:t>S</w:t>
      </w:r>
      <w:r w:rsidRPr="008F7D57">
        <w:t xml:space="preserve">ignificant values of the Fisher's κ statistic </w:t>
      </w:r>
      <w:r>
        <w:t xml:space="preserve">carried out on randomly chosen runs, </w:t>
      </w:r>
      <w:r w:rsidRPr="008F7D57">
        <w:t xml:space="preserve">allow us to reject the null hypothesis that </w:t>
      </w:r>
      <w:r>
        <w:t xml:space="preserve">the </w:t>
      </w:r>
      <w:r w:rsidRPr="008F7D57">
        <w:t>fluctuations</w:t>
      </w:r>
      <w:r>
        <w:t xml:space="preserve"> </w:t>
      </w:r>
      <w:r w:rsidRPr="00C32AC5">
        <w:t>observed in the series</w:t>
      </w:r>
      <w:r w:rsidR="008E6367">
        <w:t xml:space="preserve"> are due to white noise (table 3</w:t>
      </w:r>
      <w:r w:rsidRPr="00C32AC5">
        <w:t xml:space="preserve">).  </w:t>
      </w:r>
    </w:p>
    <w:p w14:paraId="6DA62542" w14:textId="32DF9696" w:rsidR="00BD1977" w:rsidRDefault="00BD1977" w:rsidP="006D4DAE">
      <w:pPr>
        <w:spacing w:line="480" w:lineRule="auto"/>
      </w:pPr>
      <w:r>
        <w:rPr>
          <w:rFonts w:cs="CMR10"/>
        </w:rPr>
        <w:t>During the runs</w:t>
      </w:r>
      <w:r w:rsidR="00AA23A0">
        <w:rPr>
          <w:rFonts w:cs="CMR10"/>
        </w:rPr>
        <w:t>,</w:t>
      </w:r>
      <w:r>
        <w:rPr>
          <w:rFonts w:cs="CMR10"/>
        </w:rPr>
        <w:t xml:space="preserve"> the oscillating values of c</w:t>
      </w:r>
      <w:r w:rsidRPr="00C32AC5">
        <w:t xml:space="preserve">ooperation </w:t>
      </w:r>
      <w:r w:rsidR="00AA23A0">
        <w:t>are</w:t>
      </w:r>
      <w:r w:rsidR="00AA23A0" w:rsidRPr="00C32AC5">
        <w:t xml:space="preserve"> </w:t>
      </w:r>
      <w:r w:rsidRPr="00C32AC5">
        <w:t xml:space="preserve">correlated with group size and relatedness is correlated with kin preference. </w:t>
      </w:r>
      <w:r>
        <w:t>K</w:t>
      </w:r>
      <w:r w:rsidRPr="00C32AC5">
        <w:t>in preference and relatedness are counter-correlated with cooperation and group size</w:t>
      </w:r>
      <w:r>
        <w:t xml:space="preserve"> (figure 2).  </w:t>
      </w:r>
    </w:p>
    <w:p w14:paraId="47504182" w14:textId="77777777" w:rsidR="00C51D6C" w:rsidRDefault="00C51D6C" w:rsidP="006D4DAE">
      <w:pPr>
        <w:spacing w:line="480" w:lineRule="auto"/>
        <w:rPr>
          <w:highlight w:val="yellow"/>
        </w:rPr>
      </w:pPr>
    </w:p>
    <w:tbl>
      <w:tblPr>
        <w:tblStyle w:val="TableGrid"/>
        <w:tblW w:w="0" w:type="auto"/>
        <w:tblLook w:val="04A0" w:firstRow="1" w:lastRow="0" w:firstColumn="1" w:lastColumn="0" w:noHBand="0" w:noVBand="1"/>
      </w:tblPr>
      <w:tblGrid>
        <w:gridCol w:w="3144"/>
        <w:gridCol w:w="1684"/>
        <w:gridCol w:w="1648"/>
      </w:tblGrid>
      <w:tr w:rsidR="008E69B2" w:rsidRPr="00C32AC5" w14:paraId="100ABD81" w14:textId="77777777" w:rsidTr="00FE5AD2">
        <w:trPr>
          <w:trHeight w:val="349"/>
        </w:trPr>
        <w:tc>
          <w:tcPr>
            <w:tcW w:w="3144" w:type="dxa"/>
            <w:vAlign w:val="center"/>
          </w:tcPr>
          <w:p w14:paraId="19F04AEB" w14:textId="77777777" w:rsidR="008E69B2" w:rsidRPr="00C32AC5" w:rsidRDefault="008E69B2" w:rsidP="00FE5AD2">
            <w:pPr>
              <w:rPr>
                <w:b/>
              </w:rPr>
            </w:pPr>
            <w:r w:rsidRPr="00C32AC5">
              <w:rPr>
                <w:b/>
              </w:rPr>
              <w:t>Parameter</w:t>
            </w:r>
          </w:p>
        </w:tc>
        <w:tc>
          <w:tcPr>
            <w:tcW w:w="1684" w:type="dxa"/>
            <w:vAlign w:val="center"/>
          </w:tcPr>
          <w:p w14:paraId="3276C940" w14:textId="77777777" w:rsidR="008E69B2" w:rsidRPr="00C32AC5" w:rsidRDefault="008E69B2" w:rsidP="00FE5AD2">
            <w:pPr>
              <w:rPr>
                <w:b/>
              </w:rPr>
            </w:pPr>
            <w:r w:rsidRPr="00C32AC5">
              <w:rPr>
                <w:b/>
              </w:rPr>
              <w:t>Fisher’s κ</w:t>
            </w:r>
          </w:p>
        </w:tc>
        <w:tc>
          <w:tcPr>
            <w:tcW w:w="1648" w:type="dxa"/>
            <w:vAlign w:val="center"/>
          </w:tcPr>
          <w:p w14:paraId="121378B7" w14:textId="77777777" w:rsidR="008E69B2" w:rsidRPr="00C32AC5" w:rsidRDefault="008E69B2" w:rsidP="00FE5AD2">
            <w:pPr>
              <w:rPr>
                <w:b/>
              </w:rPr>
            </w:pPr>
            <w:r w:rsidRPr="00C32AC5">
              <w:rPr>
                <w:b/>
              </w:rPr>
              <w:t>P value</w:t>
            </w:r>
          </w:p>
        </w:tc>
      </w:tr>
      <w:tr w:rsidR="008E69B2" w:rsidRPr="00C32AC5" w14:paraId="64B65205" w14:textId="77777777" w:rsidTr="00FE5AD2">
        <w:trPr>
          <w:trHeight w:val="330"/>
        </w:trPr>
        <w:tc>
          <w:tcPr>
            <w:tcW w:w="3144" w:type="dxa"/>
            <w:vAlign w:val="center"/>
          </w:tcPr>
          <w:p w14:paraId="0714BA1C" w14:textId="77777777" w:rsidR="008E69B2" w:rsidRPr="00C32AC5" w:rsidRDefault="008E69B2" w:rsidP="00FE5AD2">
            <w:r w:rsidRPr="00C32AC5">
              <w:t>Average cooperation</w:t>
            </w:r>
          </w:p>
        </w:tc>
        <w:tc>
          <w:tcPr>
            <w:tcW w:w="1684" w:type="dxa"/>
            <w:vAlign w:val="center"/>
          </w:tcPr>
          <w:p w14:paraId="41347925" w14:textId="77777777" w:rsidR="008E69B2" w:rsidRPr="00C32AC5" w:rsidRDefault="008E69B2" w:rsidP="00FE5AD2">
            <w:r w:rsidRPr="00C32AC5">
              <w:t>672.3</w:t>
            </w:r>
          </w:p>
        </w:tc>
        <w:tc>
          <w:tcPr>
            <w:tcW w:w="1648" w:type="dxa"/>
            <w:vAlign w:val="center"/>
          </w:tcPr>
          <w:p w14:paraId="15186A65" w14:textId="77777777" w:rsidR="008E69B2" w:rsidRPr="00C32AC5" w:rsidRDefault="008E69B2" w:rsidP="00FE5AD2">
            <w:r w:rsidRPr="00C32AC5">
              <w:t>&lt;&lt;0.001</w:t>
            </w:r>
          </w:p>
        </w:tc>
      </w:tr>
      <w:tr w:rsidR="008E69B2" w:rsidRPr="00C32AC5" w14:paraId="3A069A8C" w14:textId="77777777" w:rsidTr="00FE5AD2">
        <w:trPr>
          <w:trHeight w:val="349"/>
        </w:trPr>
        <w:tc>
          <w:tcPr>
            <w:tcW w:w="3144" w:type="dxa"/>
            <w:vAlign w:val="center"/>
          </w:tcPr>
          <w:p w14:paraId="417585E6" w14:textId="77777777" w:rsidR="008E69B2" w:rsidRPr="00C32AC5" w:rsidRDefault="008E69B2" w:rsidP="00FE5AD2">
            <w:r w:rsidRPr="00C32AC5">
              <w:t>Average group size</w:t>
            </w:r>
          </w:p>
        </w:tc>
        <w:tc>
          <w:tcPr>
            <w:tcW w:w="1684" w:type="dxa"/>
            <w:vAlign w:val="center"/>
          </w:tcPr>
          <w:p w14:paraId="549E9A9A" w14:textId="77777777" w:rsidR="008E69B2" w:rsidRPr="00C32AC5" w:rsidRDefault="008E69B2" w:rsidP="00FE5AD2">
            <w:r w:rsidRPr="00C32AC5">
              <w:t>1380.3</w:t>
            </w:r>
          </w:p>
        </w:tc>
        <w:tc>
          <w:tcPr>
            <w:tcW w:w="1648" w:type="dxa"/>
            <w:vAlign w:val="center"/>
          </w:tcPr>
          <w:p w14:paraId="639DDBD0" w14:textId="77777777" w:rsidR="008E69B2" w:rsidRPr="00C32AC5" w:rsidRDefault="008E69B2" w:rsidP="00FE5AD2">
            <w:r w:rsidRPr="00C32AC5">
              <w:t>&lt;&lt;0.001</w:t>
            </w:r>
          </w:p>
        </w:tc>
      </w:tr>
      <w:tr w:rsidR="008E69B2" w:rsidRPr="00C32AC5" w14:paraId="2D4DE40C" w14:textId="77777777" w:rsidTr="00FE5AD2">
        <w:trPr>
          <w:trHeight w:val="349"/>
        </w:trPr>
        <w:tc>
          <w:tcPr>
            <w:tcW w:w="3144" w:type="dxa"/>
            <w:vAlign w:val="center"/>
          </w:tcPr>
          <w:p w14:paraId="2A63BA7D" w14:textId="77777777" w:rsidR="008E69B2" w:rsidRPr="00C32AC5" w:rsidRDefault="008E69B2" w:rsidP="00FE5AD2">
            <w:r>
              <w:t xml:space="preserve"> </w:t>
            </w:r>
            <w:r w:rsidRPr="00C32AC5">
              <w:t>Relatedness</w:t>
            </w:r>
          </w:p>
        </w:tc>
        <w:tc>
          <w:tcPr>
            <w:tcW w:w="1684" w:type="dxa"/>
            <w:vAlign w:val="center"/>
          </w:tcPr>
          <w:p w14:paraId="4EF607C7" w14:textId="77777777" w:rsidR="008E69B2" w:rsidRPr="00C32AC5" w:rsidRDefault="008E69B2" w:rsidP="00FE5AD2">
            <w:r w:rsidRPr="00C32AC5">
              <w:t>730.1</w:t>
            </w:r>
          </w:p>
        </w:tc>
        <w:tc>
          <w:tcPr>
            <w:tcW w:w="1648" w:type="dxa"/>
            <w:vAlign w:val="center"/>
          </w:tcPr>
          <w:p w14:paraId="4F954A3D" w14:textId="77777777" w:rsidR="008E69B2" w:rsidRPr="00C32AC5" w:rsidRDefault="008E69B2" w:rsidP="00FE5AD2">
            <w:r w:rsidRPr="00C32AC5">
              <w:t>&lt;&lt;0.001</w:t>
            </w:r>
          </w:p>
        </w:tc>
      </w:tr>
      <w:tr w:rsidR="008E69B2" w:rsidRPr="00C32AC5" w14:paraId="57F59C9F" w14:textId="77777777" w:rsidTr="00FE5AD2">
        <w:trPr>
          <w:trHeight w:val="349"/>
        </w:trPr>
        <w:tc>
          <w:tcPr>
            <w:tcW w:w="3144" w:type="dxa"/>
            <w:vAlign w:val="center"/>
          </w:tcPr>
          <w:p w14:paraId="20326AB1" w14:textId="77777777" w:rsidR="008E69B2" w:rsidRPr="00C32AC5" w:rsidRDefault="008E69B2" w:rsidP="00FE5AD2">
            <w:r w:rsidRPr="00C32AC5">
              <w:t>Kin preference</w:t>
            </w:r>
          </w:p>
        </w:tc>
        <w:tc>
          <w:tcPr>
            <w:tcW w:w="1684" w:type="dxa"/>
            <w:vAlign w:val="center"/>
          </w:tcPr>
          <w:p w14:paraId="4933C2F8" w14:textId="77777777" w:rsidR="008E69B2" w:rsidRPr="00C32AC5" w:rsidRDefault="008E69B2" w:rsidP="00FE5AD2">
            <w:r w:rsidRPr="00C32AC5">
              <w:t>1757.4</w:t>
            </w:r>
          </w:p>
        </w:tc>
        <w:tc>
          <w:tcPr>
            <w:tcW w:w="1648" w:type="dxa"/>
            <w:vAlign w:val="center"/>
          </w:tcPr>
          <w:p w14:paraId="61CB868C" w14:textId="77777777" w:rsidR="008E69B2" w:rsidRPr="00C32AC5" w:rsidRDefault="008E69B2" w:rsidP="00FE5AD2">
            <w:r w:rsidRPr="00C32AC5">
              <w:t>&lt;&lt;0.001</w:t>
            </w:r>
          </w:p>
        </w:tc>
      </w:tr>
    </w:tbl>
    <w:p w14:paraId="048671F5" w14:textId="77777777" w:rsidR="008E69B2" w:rsidRDefault="008E69B2" w:rsidP="008E69B2">
      <w:pPr>
        <w:rPr>
          <w:sz w:val="20"/>
          <w:szCs w:val="20"/>
        </w:rPr>
      </w:pPr>
      <w:r w:rsidRPr="008E69B2">
        <w:rPr>
          <w:b/>
          <w:sz w:val="20"/>
          <w:szCs w:val="20"/>
        </w:rPr>
        <w:t xml:space="preserve">Table 3:  </w:t>
      </w:r>
      <w:r w:rsidRPr="008E69B2">
        <w:rPr>
          <w:sz w:val="20"/>
          <w:szCs w:val="20"/>
        </w:rPr>
        <w:t>The Fisher’s κ value and corresponding p value for a randomly choose run (R=0.1, C=0.06, β=0.2</w:t>
      </w:r>
      <w:proofErr w:type="gramStart"/>
      <w:r w:rsidRPr="008E69B2">
        <w:rPr>
          <w:sz w:val="20"/>
          <w:szCs w:val="20"/>
        </w:rPr>
        <w:t>) .</w:t>
      </w:r>
      <w:proofErr w:type="gramEnd"/>
      <w:r w:rsidRPr="008E69B2">
        <w:rPr>
          <w:sz w:val="20"/>
          <w:szCs w:val="20"/>
        </w:rPr>
        <w:t xml:space="preserve"> As all p values were below 0.05 we can conclude that the oscillations we not due to white noise.</w:t>
      </w:r>
    </w:p>
    <w:p w14:paraId="34CE7096" w14:textId="77777777" w:rsidR="00160C7F" w:rsidRPr="008E69B2" w:rsidRDefault="00160C7F" w:rsidP="008E69B2">
      <w:pPr>
        <w:rPr>
          <w:sz w:val="20"/>
          <w:szCs w:val="20"/>
        </w:rPr>
      </w:pPr>
    </w:p>
    <w:p w14:paraId="6EC20740" w14:textId="77777777" w:rsidR="00BD1977" w:rsidRPr="00C32AC5" w:rsidRDefault="009C3896" w:rsidP="00BD1977">
      <w:pPr>
        <w:spacing w:line="480" w:lineRule="auto"/>
      </w:pPr>
      <w:r>
        <w:rPr>
          <w:noProof/>
          <w:lang w:val="en-CA" w:eastAsia="en-CA"/>
        </w:rPr>
        <w:drawing>
          <wp:inline distT="0" distB="0" distL="0" distR="0" wp14:anchorId="429A1DF5" wp14:editId="2D7C1EF1">
            <wp:extent cx="5991225" cy="335966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95971" cy="3362325"/>
                    </a:xfrm>
                    <a:prstGeom prst="rect">
                      <a:avLst/>
                    </a:prstGeom>
                    <a:noFill/>
                    <a:ln>
                      <a:noFill/>
                    </a:ln>
                  </pic:spPr>
                </pic:pic>
              </a:graphicData>
            </a:graphic>
          </wp:inline>
        </w:drawing>
      </w:r>
    </w:p>
    <w:p w14:paraId="249D1D82" w14:textId="77777777" w:rsidR="00BD1977" w:rsidRDefault="009C3896" w:rsidP="008E69B2">
      <w:pPr>
        <w:rPr>
          <w:ins w:id="189" w:author="Ruth" w:date="2013-05-15T19:39:00Z"/>
          <w:sz w:val="20"/>
          <w:szCs w:val="20"/>
        </w:rPr>
      </w:pPr>
      <w:r w:rsidRPr="008E69B2">
        <w:rPr>
          <w:b/>
          <w:sz w:val="20"/>
          <w:szCs w:val="20"/>
        </w:rPr>
        <w:t xml:space="preserve"> </w:t>
      </w:r>
      <w:r w:rsidR="00160C7F">
        <w:rPr>
          <w:b/>
          <w:sz w:val="20"/>
          <w:szCs w:val="20"/>
        </w:rPr>
        <w:t>Fig 4</w:t>
      </w:r>
      <w:r w:rsidR="00BD1977" w:rsidRPr="008E69B2">
        <w:rPr>
          <w:b/>
          <w:sz w:val="20"/>
          <w:szCs w:val="20"/>
        </w:rPr>
        <w:t>:</w:t>
      </w:r>
      <w:r w:rsidR="00BD1977" w:rsidRPr="008E69B2">
        <w:rPr>
          <w:sz w:val="20"/>
          <w:szCs w:val="20"/>
        </w:rPr>
        <w:t xml:space="preserve"> Time series showing oscillations for R=0.1, c=0.06, β=0.2.  Lines shown are cubic spline fits with flexibility parameter λ= 0.001 on the original data. The first 10000 records of the run were removed to ensure that the cycle had reached equilibrium.</w:t>
      </w:r>
      <w:r w:rsidRPr="008E69B2">
        <w:rPr>
          <w:sz w:val="20"/>
          <w:szCs w:val="20"/>
        </w:rPr>
        <w:t xml:space="preserve"> The dotted line in the </w:t>
      </w:r>
      <w:r w:rsidR="00075439">
        <w:rPr>
          <w:sz w:val="20"/>
          <w:szCs w:val="20"/>
        </w:rPr>
        <w:t>bottom panel</w:t>
      </w:r>
      <w:r w:rsidRPr="008E69B2">
        <w:rPr>
          <w:sz w:val="20"/>
          <w:szCs w:val="20"/>
        </w:rPr>
        <w:t xml:space="preserve"> is the optimum group size.</w:t>
      </w:r>
    </w:p>
    <w:p w14:paraId="62D26884" w14:textId="77777777" w:rsidR="00C35A0E" w:rsidRPr="008E69B2" w:rsidRDefault="00C35A0E" w:rsidP="008E69B2">
      <w:pPr>
        <w:rPr>
          <w:sz w:val="20"/>
          <w:szCs w:val="20"/>
        </w:rPr>
      </w:pPr>
    </w:p>
    <w:p w14:paraId="04597E6F" w14:textId="279422D6" w:rsidR="00C35A0E" w:rsidRPr="007A0FC6" w:rsidRDefault="00C35A0E" w:rsidP="00C35A0E">
      <w:pPr>
        <w:spacing w:line="480" w:lineRule="auto"/>
        <w:rPr>
          <w:rFonts w:cs="CMR10"/>
        </w:rPr>
      </w:pPr>
      <w:r>
        <w:rPr>
          <w:rFonts w:cs="CMR10"/>
        </w:rPr>
        <w:t xml:space="preserve">Group size is highly counter-correlated with relatedness with no lag </w:t>
      </w:r>
      <w:r>
        <w:rPr>
          <w:rFonts w:cs="CMR10"/>
        </w:rPr>
        <w:t>meaning</w:t>
      </w:r>
      <w:r>
        <w:rPr>
          <w:rFonts w:cs="CMR10"/>
        </w:rPr>
        <w:t xml:space="preserve"> that as group size increases relatedness </w:t>
      </w:r>
      <w:proofErr w:type="gramStart"/>
      <w:r>
        <w:rPr>
          <w:rFonts w:cs="CMR10"/>
        </w:rPr>
        <w:t>decreases</w:t>
      </w:r>
      <w:r>
        <w:rPr>
          <w:rFonts w:cs="CMR10"/>
        </w:rPr>
        <w:t xml:space="preserve">  in</w:t>
      </w:r>
      <w:proofErr w:type="gramEnd"/>
      <w:r>
        <w:rPr>
          <w:rFonts w:cs="CMR10"/>
        </w:rPr>
        <w:t xml:space="preserve"> the same generation </w:t>
      </w:r>
      <w:r>
        <w:rPr>
          <w:rFonts w:cs="CMR10"/>
        </w:rPr>
        <w:t xml:space="preserve">(table 4, figure 4).  Group size is slightly, but significantly, correlated with cooperation </w:t>
      </w:r>
      <w:r>
        <w:rPr>
          <w:rFonts w:cs="CMR10"/>
        </w:rPr>
        <w:t>at a time lag in x runs but with a time lag of zero in x runs</w:t>
      </w:r>
      <w:r>
        <w:rPr>
          <w:rFonts w:cs="CMR10"/>
        </w:rPr>
        <w:t xml:space="preserve">. </w:t>
      </w:r>
      <w:r>
        <w:rPr>
          <w:rFonts w:cs="CMR10"/>
        </w:rPr>
        <w:t>C</w:t>
      </w:r>
      <w:r>
        <w:rPr>
          <w:rFonts w:cs="CMR10"/>
        </w:rPr>
        <w:t>ooperation and relatedness</w:t>
      </w:r>
      <w:r w:rsidR="002B4F9B">
        <w:rPr>
          <w:rFonts w:cs="CMR10"/>
        </w:rPr>
        <w:t xml:space="preserve"> are correlated with a time lag</w:t>
      </w:r>
      <w:r>
        <w:rPr>
          <w:rFonts w:cs="CMR10"/>
        </w:rPr>
        <w:t xml:space="preserve">, </w:t>
      </w:r>
      <w:r w:rsidR="002B4F9B">
        <w:rPr>
          <w:rFonts w:cs="CMR10"/>
        </w:rPr>
        <w:t>whereas kin preference and group size are counter-correlated with a time lag (table 4)</w:t>
      </w:r>
    </w:p>
    <w:p w14:paraId="3A81D66C" w14:textId="77777777" w:rsidR="00075439" w:rsidRDefault="00075439" w:rsidP="00BE1656">
      <w:pPr>
        <w:spacing w:line="480" w:lineRule="auto"/>
        <w:rPr>
          <w:rFonts w:cs="CMR10"/>
          <w:b/>
        </w:rPr>
      </w:pPr>
    </w:p>
    <w:p w14:paraId="6A0E1449" w14:textId="2CFD820F" w:rsidR="001472C1" w:rsidRDefault="001472C1" w:rsidP="00BE1656">
      <w:pPr>
        <w:spacing w:line="480" w:lineRule="auto"/>
        <w:rPr>
          <w:rFonts w:cs="CMR10"/>
        </w:rPr>
      </w:pPr>
    </w:p>
    <w:tbl>
      <w:tblPr>
        <w:tblStyle w:val="TableGrid"/>
        <w:tblW w:w="9183" w:type="dxa"/>
        <w:tblLook w:val="04A0" w:firstRow="1" w:lastRow="0" w:firstColumn="1" w:lastColumn="0" w:noHBand="0" w:noVBand="1"/>
        <w:tblPrChange w:id="190" w:author="Ruth" w:date="2013-05-15T19:45:00Z">
          <w:tblPr>
            <w:tblStyle w:val="TableGrid"/>
            <w:tblW w:w="9283" w:type="dxa"/>
            <w:tblLook w:val="04A0" w:firstRow="1" w:lastRow="0" w:firstColumn="1" w:lastColumn="0" w:noHBand="0" w:noVBand="1"/>
          </w:tblPr>
        </w:tblPrChange>
      </w:tblPr>
      <w:tblGrid>
        <w:gridCol w:w="2432"/>
        <w:gridCol w:w="2921"/>
        <w:gridCol w:w="1915"/>
        <w:gridCol w:w="1915"/>
        <w:tblGridChange w:id="191">
          <w:tblGrid>
            <w:gridCol w:w="2034"/>
            <w:gridCol w:w="2443"/>
            <w:gridCol w:w="1602"/>
            <w:gridCol w:w="1602"/>
          </w:tblGrid>
        </w:tblGridChange>
      </w:tblGrid>
      <w:tr w:rsidR="002B4F9B" w:rsidRPr="000660A6" w14:paraId="30350227" w14:textId="5AC71550" w:rsidTr="002B4F9B">
        <w:trPr>
          <w:trHeight w:val="516"/>
          <w:trPrChange w:id="192" w:author="Ruth" w:date="2013-05-15T19:45:00Z">
            <w:trPr>
              <w:trHeight w:val="525"/>
            </w:trPr>
          </w:trPrChange>
        </w:trPr>
        <w:tc>
          <w:tcPr>
            <w:tcW w:w="2432" w:type="dxa"/>
            <w:noWrap/>
            <w:hideMark/>
            <w:tcPrChange w:id="193" w:author="Ruth" w:date="2013-05-15T19:45:00Z">
              <w:tcPr>
                <w:tcW w:w="2034" w:type="dxa"/>
                <w:noWrap/>
                <w:hideMark/>
              </w:tcPr>
            </w:tcPrChange>
          </w:tcPr>
          <w:p w14:paraId="3009D3F1" w14:textId="77777777" w:rsidR="002B4F9B" w:rsidRPr="000660A6" w:rsidRDefault="002B4F9B" w:rsidP="009510CF"/>
        </w:tc>
        <w:tc>
          <w:tcPr>
            <w:tcW w:w="2921" w:type="dxa"/>
            <w:tcPrChange w:id="194" w:author="Ruth" w:date="2013-05-15T19:45:00Z">
              <w:tcPr>
                <w:tcW w:w="2443" w:type="dxa"/>
              </w:tcPr>
            </w:tcPrChange>
          </w:tcPr>
          <w:p w14:paraId="0414A3CA" w14:textId="77777777" w:rsidR="002B4F9B" w:rsidRPr="000660A6" w:rsidRDefault="002B4F9B" w:rsidP="009510CF">
            <w:r>
              <w:t>Mean maximum c</w:t>
            </w:r>
            <w:r w:rsidRPr="000660A6">
              <w:t>orrelation</w:t>
            </w:r>
          </w:p>
        </w:tc>
        <w:tc>
          <w:tcPr>
            <w:tcW w:w="1915" w:type="dxa"/>
            <w:noWrap/>
            <w:hideMark/>
            <w:tcPrChange w:id="195" w:author="Ruth" w:date="2013-05-15T19:45:00Z">
              <w:tcPr>
                <w:tcW w:w="1602" w:type="dxa"/>
                <w:noWrap/>
                <w:hideMark/>
              </w:tcPr>
            </w:tcPrChange>
          </w:tcPr>
          <w:p w14:paraId="26DC2AB1" w14:textId="77777777" w:rsidR="002B4F9B" w:rsidRPr="002B4F9B" w:rsidRDefault="002B4F9B" w:rsidP="009510CF">
            <w:pPr>
              <w:rPr>
                <w:strike/>
                <w:rPrChange w:id="196" w:author="Ruth" w:date="2013-05-15T19:44:00Z">
                  <w:rPr/>
                </w:rPrChange>
              </w:rPr>
            </w:pPr>
            <w:r w:rsidRPr="002B4F9B">
              <w:rPr>
                <w:strike/>
                <w:rPrChange w:id="197" w:author="Ruth" w:date="2013-05-15T19:44:00Z">
                  <w:rPr/>
                </w:rPrChange>
              </w:rPr>
              <w:t>Mean Lag</w:t>
            </w:r>
          </w:p>
        </w:tc>
        <w:tc>
          <w:tcPr>
            <w:tcW w:w="1915" w:type="dxa"/>
            <w:noWrap/>
            <w:hideMark/>
            <w:tcPrChange w:id="198" w:author="Ruth" w:date="2013-05-15T19:45:00Z">
              <w:tcPr>
                <w:tcW w:w="1602" w:type="dxa"/>
                <w:noWrap/>
                <w:hideMark/>
              </w:tcPr>
            </w:tcPrChange>
          </w:tcPr>
          <w:p w14:paraId="675E8584" w14:textId="1DE8709A" w:rsidR="002B4F9B" w:rsidRPr="000660A6" w:rsidRDefault="002B4F9B" w:rsidP="009510CF">
            <w:r>
              <w:t>Mean absolute</w:t>
            </w:r>
            <w:r w:rsidRPr="000660A6">
              <w:t xml:space="preserve"> Lag</w:t>
            </w:r>
          </w:p>
        </w:tc>
      </w:tr>
      <w:tr w:rsidR="002B4F9B" w:rsidRPr="000660A6" w14:paraId="4818368A" w14:textId="12B1FD96" w:rsidTr="002B4F9B">
        <w:trPr>
          <w:trHeight w:val="516"/>
          <w:trPrChange w:id="199" w:author="Ruth" w:date="2013-05-15T19:45:00Z">
            <w:trPr>
              <w:trHeight w:val="525"/>
            </w:trPr>
          </w:trPrChange>
        </w:trPr>
        <w:tc>
          <w:tcPr>
            <w:tcW w:w="2432" w:type="dxa"/>
            <w:noWrap/>
            <w:hideMark/>
            <w:tcPrChange w:id="200" w:author="Ruth" w:date="2013-05-15T19:45:00Z">
              <w:tcPr>
                <w:tcW w:w="2034" w:type="dxa"/>
                <w:noWrap/>
                <w:hideMark/>
              </w:tcPr>
            </w:tcPrChange>
          </w:tcPr>
          <w:p w14:paraId="7CA06CE7" w14:textId="474CEE99" w:rsidR="002B4F9B" w:rsidRPr="002B4F9B" w:rsidRDefault="002B4F9B" w:rsidP="009510CF">
            <w:pPr>
              <w:spacing w:after="200" w:line="276" w:lineRule="auto"/>
              <w:rPr>
                <w:strike/>
              </w:rPr>
            </w:pPr>
            <w:commentRangeStart w:id="201"/>
            <w:r>
              <w:t xml:space="preserve">Group size </w:t>
            </w:r>
            <w:proofErr w:type="spellStart"/>
            <w:r>
              <w:t>vs</w:t>
            </w:r>
            <w:proofErr w:type="spellEnd"/>
            <w:r>
              <w:t xml:space="preserve"> relatedness</w:t>
            </w:r>
            <w:commentRangeEnd w:id="201"/>
            <w:r>
              <w:rPr>
                <w:rStyle w:val="CommentReference"/>
              </w:rPr>
              <w:commentReference w:id="201"/>
            </w:r>
          </w:p>
        </w:tc>
        <w:tc>
          <w:tcPr>
            <w:tcW w:w="2921" w:type="dxa"/>
            <w:tcPrChange w:id="202" w:author="Ruth" w:date="2013-05-15T19:45:00Z">
              <w:tcPr>
                <w:tcW w:w="2443" w:type="dxa"/>
              </w:tcPr>
            </w:tcPrChange>
          </w:tcPr>
          <w:p w14:paraId="317ED8D9" w14:textId="1E72D90A" w:rsidR="002B4F9B" w:rsidRPr="002B4F9B" w:rsidRDefault="002B4F9B" w:rsidP="009510CF">
            <w:pPr>
              <w:spacing w:after="200" w:line="276" w:lineRule="auto"/>
              <w:rPr>
                <w:strike/>
              </w:rPr>
            </w:pPr>
            <w:r w:rsidRPr="000660A6">
              <w:t>-0.794390664</w:t>
            </w:r>
          </w:p>
        </w:tc>
        <w:tc>
          <w:tcPr>
            <w:tcW w:w="1915" w:type="dxa"/>
            <w:noWrap/>
            <w:hideMark/>
            <w:tcPrChange w:id="203" w:author="Ruth" w:date="2013-05-15T19:45:00Z">
              <w:tcPr>
                <w:tcW w:w="1602" w:type="dxa"/>
                <w:noWrap/>
                <w:hideMark/>
              </w:tcPr>
            </w:tcPrChange>
          </w:tcPr>
          <w:p w14:paraId="6A51CB48" w14:textId="276306DC" w:rsidR="002B4F9B" w:rsidRPr="002B4F9B" w:rsidRDefault="002B4F9B" w:rsidP="009510CF">
            <w:pPr>
              <w:spacing w:after="200" w:line="276" w:lineRule="auto"/>
              <w:rPr>
                <w:strike/>
              </w:rPr>
            </w:pPr>
            <w:r w:rsidRPr="002B4F9B">
              <w:rPr>
                <w:strike/>
                <w:rPrChange w:id="204" w:author="Ruth" w:date="2013-05-15T19:44:00Z">
                  <w:rPr/>
                </w:rPrChange>
              </w:rPr>
              <w:t>0</w:t>
            </w:r>
          </w:p>
        </w:tc>
        <w:tc>
          <w:tcPr>
            <w:tcW w:w="1915" w:type="dxa"/>
            <w:noWrap/>
            <w:hideMark/>
            <w:tcPrChange w:id="205" w:author="Ruth" w:date="2013-05-15T19:45:00Z">
              <w:tcPr>
                <w:tcW w:w="1602" w:type="dxa"/>
                <w:noWrap/>
                <w:hideMark/>
              </w:tcPr>
            </w:tcPrChange>
          </w:tcPr>
          <w:p w14:paraId="5EF069D0" w14:textId="45C9DE23" w:rsidR="002B4F9B" w:rsidRPr="002B4F9B" w:rsidRDefault="002B4F9B" w:rsidP="009510CF">
            <w:pPr>
              <w:spacing w:after="200" w:line="276" w:lineRule="auto"/>
              <w:rPr>
                <w:strike/>
              </w:rPr>
            </w:pPr>
            <w:r w:rsidRPr="000660A6">
              <w:t>0</w:t>
            </w:r>
          </w:p>
        </w:tc>
      </w:tr>
      <w:tr w:rsidR="002B4F9B" w:rsidRPr="000660A6" w14:paraId="24973148" w14:textId="0BAB11AE" w:rsidTr="002B4F9B">
        <w:trPr>
          <w:trHeight w:val="516"/>
          <w:trPrChange w:id="206" w:author="Ruth" w:date="2013-05-15T19:45:00Z">
            <w:trPr>
              <w:trHeight w:val="525"/>
            </w:trPr>
          </w:trPrChange>
        </w:trPr>
        <w:tc>
          <w:tcPr>
            <w:tcW w:w="2432" w:type="dxa"/>
            <w:noWrap/>
            <w:hideMark/>
            <w:tcPrChange w:id="207" w:author="Ruth" w:date="2013-05-15T19:45:00Z">
              <w:tcPr>
                <w:tcW w:w="2034" w:type="dxa"/>
                <w:noWrap/>
                <w:hideMark/>
              </w:tcPr>
            </w:tcPrChange>
          </w:tcPr>
          <w:p w14:paraId="63F12E23" w14:textId="57B5ABB6" w:rsidR="002B4F9B" w:rsidRPr="000660A6" w:rsidRDefault="002B4F9B" w:rsidP="009510CF">
            <w:r>
              <w:t xml:space="preserve">Average group size </w:t>
            </w:r>
            <w:proofErr w:type="spellStart"/>
            <w:r>
              <w:t>vs</w:t>
            </w:r>
            <w:proofErr w:type="spellEnd"/>
            <w:r>
              <w:t xml:space="preserve"> cooperation</w:t>
            </w:r>
          </w:p>
        </w:tc>
        <w:tc>
          <w:tcPr>
            <w:tcW w:w="2921" w:type="dxa"/>
            <w:tcPrChange w:id="208" w:author="Ruth" w:date="2013-05-15T19:45:00Z">
              <w:tcPr>
                <w:tcW w:w="2443" w:type="dxa"/>
              </w:tcPr>
            </w:tcPrChange>
          </w:tcPr>
          <w:p w14:paraId="3683E509" w14:textId="7E3E5A50" w:rsidR="002B4F9B" w:rsidRPr="000660A6" w:rsidRDefault="002B4F9B" w:rsidP="009510CF">
            <w:r w:rsidRPr="000660A6">
              <w:t>0.135435567</w:t>
            </w:r>
          </w:p>
        </w:tc>
        <w:tc>
          <w:tcPr>
            <w:tcW w:w="1915" w:type="dxa"/>
            <w:noWrap/>
            <w:hideMark/>
            <w:tcPrChange w:id="209" w:author="Ruth" w:date="2013-05-15T19:45:00Z">
              <w:tcPr>
                <w:tcW w:w="1602" w:type="dxa"/>
                <w:noWrap/>
                <w:hideMark/>
              </w:tcPr>
            </w:tcPrChange>
          </w:tcPr>
          <w:p w14:paraId="7CF64875" w14:textId="7425AC35" w:rsidR="002B4F9B" w:rsidRPr="002B4F9B" w:rsidRDefault="002B4F9B" w:rsidP="009510CF">
            <w:pPr>
              <w:rPr>
                <w:strike/>
                <w:rPrChange w:id="210" w:author="Ruth" w:date="2013-05-15T19:44:00Z">
                  <w:rPr/>
                </w:rPrChange>
              </w:rPr>
            </w:pPr>
            <w:r w:rsidRPr="002B4F9B">
              <w:rPr>
                <w:strike/>
                <w:rPrChange w:id="211" w:author="Ruth" w:date="2013-05-15T19:44:00Z">
                  <w:rPr/>
                </w:rPrChange>
              </w:rPr>
              <w:t>-228.827</w:t>
            </w:r>
          </w:p>
        </w:tc>
        <w:tc>
          <w:tcPr>
            <w:tcW w:w="1915" w:type="dxa"/>
            <w:noWrap/>
            <w:hideMark/>
            <w:tcPrChange w:id="212" w:author="Ruth" w:date="2013-05-15T19:45:00Z">
              <w:tcPr>
                <w:tcW w:w="1602" w:type="dxa"/>
                <w:noWrap/>
                <w:hideMark/>
              </w:tcPr>
            </w:tcPrChange>
          </w:tcPr>
          <w:p w14:paraId="0F46A791" w14:textId="63800E48" w:rsidR="002B4F9B" w:rsidRPr="000660A6" w:rsidRDefault="002B4F9B" w:rsidP="009510CF">
            <w:r w:rsidRPr="000660A6">
              <w:t>371.9423</w:t>
            </w:r>
          </w:p>
        </w:tc>
      </w:tr>
      <w:tr w:rsidR="002B4F9B" w:rsidRPr="000660A6" w14:paraId="43D909FC" w14:textId="5BB28D4D" w:rsidTr="002B4F9B">
        <w:trPr>
          <w:trHeight w:val="516"/>
          <w:trPrChange w:id="213" w:author="Ruth" w:date="2013-05-15T19:45:00Z">
            <w:trPr>
              <w:trHeight w:val="525"/>
            </w:trPr>
          </w:trPrChange>
        </w:trPr>
        <w:tc>
          <w:tcPr>
            <w:tcW w:w="2432" w:type="dxa"/>
            <w:noWrap/>
            <w:hideMark/>
            <w:tcPrChange w:id="214" w:author="Ruth" w:date="2013-05-15T19:45:00Z">
              <w:tcPr>
                <w:tcW w:w="2034" w:type="dxa"/>
                <w:noWrap/>
                <w:hideMark/>
              </w:tcPr>
            </w:tcPrChange>
          </w:tcPr>
          <w:p w14:paraId="574A5532" w14:textId="07DB166A" w:rsidR="002B4F9B" w:rsidRPr="000660A6" w:rsidRDefault="002B4F9B" w:rsidP="009510CF">
            <w:r>
              <w:t xml:space="preserve">Cooperation </w:t>
            </w:r>
            <w:proofErr w:type="spellStart"/>
            <w:r>
              <w:t>vs</w:t>
            </w:r>
            <w:proofErr w:type="spellEnd"/>
            <w:r>
              <w:t xml:space="preserve"> relatedness</w:t>
            </w:r>
          </w:p>
        </w:tc>
        <w:tc>
          <w:tcPr>
            <w:tcW w:w="2921" w:type="dxa"/>
            <w:tcPrChange w:id="215" w:author="Ruth" w:date="2013-05-15T19:45:00Z">
              <w:tcPr>
                <w:tcW w:w="2443" w:type="dxa"/>
              </w:tcPr>
            </w:tcPrChange>
          </w:tcPr>
          <w:p w14:paraId="59B3484A" w14:textId="07091B51" w:rsidR="002B4F9B" w:rsidRPr="000660A6" w:rsidRDefault="002B4F9B" w:rsidP="009510CF">
            <w:r w:rsidRPr="000660A6">
              <w:t>0.120072486</w:t>
            </w:r>
          </w:p>
        </w:tc>
        <w:tc>
          <w:tcPr>
            <w:tcW w:w="1915" w:type="dxa"/>
            <w:noWrap/>
            <w:hideMark/>
            <w:tcPrChange w:id="216" w:author="Ruth" w:date="2013-05-15T19:45:00Z">
              <w:tcPr>
                <w:tcW w:w="1602" w:type="dxa"/>
                <w:noWrap/>
                <w:hideMark/>
              </w:tcPr>
            </w:tcPrChange>
          </w:tcPr>
          <w:p w14:paraId="4DE912A7" w14:textId="086D10D1" w:rsidR="002B4F9B" w:rsidRPr="002B4F9B" w:rsidRDefault="002B4F9B" w:rsidP="009510CF">
            <w:pPr>
              <w:rPr>
                <w:strike/>
                <w:rPrChange w:id="217" w:author="Ruth" w:date="2013-05-15T19:44:00Z">
                  <w:rPr/>
                </w:rPrChange>
              </w:rPr>
            </w:pPr>
            <w:r w:rsidRPr="002B4F9B">
              <w:rPr>
                <w:strike/>
                <w:rPrChange w:id="218" w:author="Ruth" w:date="2013-05-15T19:44:00Z">
                  <w:rPr/>
                </w:rPrChange>
              </w:rPr>
              <w:t>17.55769</w:t>
            </w:r>
          </w:p>
        </w:tc>
        <w:tc>
          <w:tcPr>
            <w:tcW w:w="1915" w:type="dxa"/>
            <w:noWrap/>
            <w:hideMark/>
            <w:tcPrChange w:id="219" w:author="Ruth" w:date="2013-05-15T19:45:00Z">
              <w:tcPr>
                <w:tcW w:w="1602" w:type="dxa"/>
                <w:noWrap/>
                <w:hideMark/>
              </w:tcPr>
            </w:tcPrChange>
          </w:tcPr>
          <w:p w14:paraId="017D6D5C" w14:textId="149D29DA" w:rsidR="002B4F9B" w:rsidRPr="000660A6" w:rsidRDefault="002B4F9B" w:rsidP="009510CF">
            <w:r w:rsidRPr="000660A6">
              <w:t>924.2308</w:t>
            </w:r>
          </w:p>
        </w:tc>
      </w:tr>
      <w:tr w:rsidR="002B4F9B" w:rsidRPr="000660A6" w14:paraId="511CEDB9" w14:textId="17065D99" w:rsidTr="002B4F9B">
        <w:trPr>
          <w:trHeight w:val="516"/>
          <w:trPrChange w:id="220" w:author="Ruth" w:date="2013-05-15T19:45:00Z">
            <w:trPr>
              <w:trHeight w:val="525"/>
            </w:trPr>
          </w:trPrChange>
        </w:trPr>
        <w:tc>
          <w:tcPr>
            <w:tcW w:w="2432" w:type="dxa"/>
            <w:noWrap/>
            <w:hideMark/>
            <w:tcPrChange w:id="221" w:author="Ruth" w:date="2013-05-15T19:45:00Z">
              <w:tcPr>
                <w:tcW w:w="2034" w:type="dxa"/>
                <w:noWrap/>
                <w:hideMark/>
              </w:tcPr>
            </w:tcPrChange>
          </w:tcPr>
          <w:p w14:paraId="7860DECA" w14:textId="2721F08C" w:rsidR="002B4F9B" w:rsidRPr="002B4F9B" w:rsidRDefault="002B4F9B" w:rsidP="009510CF">
            <w:pPr>
              <w:rPr>
                <w:strike/>
              </w:rPr>
            </w:pPr>
            <w:r w:rsidRPr="002B4F9B">
              <w:rPr>
                <w:strike/>
              </w:rPr>
              <w:t xml:space="preserve">Kin preference </w:t>
            </w:r>
            <w:proofErr w:type="spellStart"/>
            <w:r w:rsidRPr="002B4F9B">
              <w:rPr>
                <w:strike/>
              </w:rPr>
              <w:t>vs</w:t>
            </w:r>
            <w:proofErr w:type="spellEnd"/>
            <w:r w:rsidRPr="002B4F9B">
              <w:rPr>
                <w:strike/>
              </w:rPr>
              <w:t xml:space="preserve"> cooperation</w:t>
            </w:r>
          </w:p>
        </w:tc>
        <w:tc>
          <w:tcPr>
            <w:tcW w:w="2921" w:type="dxa"/>
            <w:tcPrChange w:id="222" w:author="Ruth" w:date="2013-05-15T19:45:00Z">
              <w:tcPr>
                <w:tcW w:w="2443" w:type="dxa"/>
              </w:tcPr>
            </w:tcPrChange>
          </w:tcPr>
          <w:p w14:paraId="374FD34F" w14:textId="0C93FD4B" w:rsidR="002B4F9B" w:rsidRPr="002B4F9B" w:rsidRDefault="002B4F9B" w:rsidP="009510CF">
            <w:pPr>
              <w:rPr>
                <w:strike/>
              </w:rPr>
            </w:pPr>
            <w:r w:rsidRPr="002B4F9B">
              <w:rPr>
                <w:strike/>
              </w:rPr>
              <w:t>0.23</w:t>
            </w:r>
          </w:p>
        </w:tc>
        <w:tc>
          <w:tcPr>
            <w:tcW w:w="1915" w:type="dxa"/>
            <w:noWrap/>
            <w:hideMark/>
            <w:tcPrChange w:id="223" w:author="Ruth" w:date="2013-05-15T19:45:00Z">
              <w:tcPr>
                <w:tcW w:w="1602" w:type="dxa"/>
                <w:noWrap/>
                <w:hideMark/>
              </w:tcPr>
            </w:tcPrChange>
          </w:tcPr>
          <w:p w14:paraId="0C6A5525" w14:textId="3335C3C7" w:rsidR="002B4F9B" w:rsidRPr="002B4F9B" w:rsidRDefault="002B4F9B" w:rsidP="009510CF">
            <w:pPr>
              <w:rPr>
                <w:strike/>
              </w:rPr>
            </w:pPr>
            <w:r w:rsidRPr="002B4F9B">
              <w:rPr>
                <w:strike/>
              </w:rPr>
              <w:t>41.7</w:t>
            </w:r>
          </w:p>
        </w:tc>
        <w:tc>
          <w:tcPr>
            <w:tcW w:w="1915" w:type="dxa"/>
            <w:noWrap/>
            <w:hideMark/>
            <w:tcPrChange w:id="224" w:author="Ruth" w:date="2013-05-15T19:45:00Z">
              <w:tcPr>
                <w:tcW w:w="1602" w:type="dxa"/>
                <w:noWrap/>
                <w:hideMark/>
              </w:tcPr>
            </w:tcPrChange>
          </w:tcPr>
          <w:p w14:paraId="66511EF1" w14:textId="58FBEB0C" w:rsidR="002B4F9B" w:rsidRPr="002B4F9B" w:rsidRDefault="002B4F9B" w:rsidP="009510CF">
            <w:pPr>
              <w:rPr>
                <w:strike/>
              </w:rPr>
            </w:pPr>
            <w:r w:rsidRPr="002B4F9B">
              <w:rPr>
                <w:strike/>
              </w:rPr>
              <w:t>753.1731</w:t>
            </w:r>
          </w:p>
        </w:tc>
      </w:tr>
      <w:tr w:rsidR="002B4F9B" w:rsidRPr="000660A6" w14:paraId="3DF578C0" w14:textId="77777777" w:rsidTr="002B4F9B">
        <w:trPr>
          <w:trHeight w:val="69"/>
          <w:trPrChange w:id="225" w:author="Ruth" w:date="2013-05-15T19:45:00Z">
            <w:trPr>
              <w:trHeight w:val="70"/>
            </w:trPr>
          </w:trPrChange>
        </w:trPr>
        <w:tc>
          <w:tcPr>
            <w:tcW w:w="2432" w:type="dxa"/>
            <w:noWrap/>
            <w:vAlign w:val="bottom"/>
            <w:tcPrChange w:id="226" w:author="Ruth" w:date="2013-05-15T19:45:00Z">
              <w:tcPr>
                <w:tcW w:w="2034" w:type="dxa"/>
                <w:noWrap/>
                <w:vAlign w:val="bottom"/>
              </w:tcPr>
            </w:tcPrChange>
          </w:tcPr>
          <w:p w14:paraId="75473309" w14:textId="0E9F934F" w:rsidR="002B4F9B" w:rsidRDefault="002B4F9B" w:rsidP="009510CF">
            <w:r>
              <w:rPr>
                <w:rFonts w:ascii="Calibri" w:hAnsi="Calibri"/>
                <w:color w:val="000000"/>
              </w:rPr>
              <w:t xml:space="preserve">Kin </w:t>
            </w:r>
            <w:proofErr w:type="spellStart"/>
            <w:r>
              <w:rPr>
                <w:rFonts w:ascii="Calibri" w:hAnsi="Calibri"/>
                <w:color w:val="000000"/>
              </w:rPr>
              <w:t>pref</w:t>
            </w:r>
            <w:proofErr w:type="spellEnd"/>
            <w:r>
              <w:rPr>
                <w:rFonts w:ascii="Calibri" w:hAnsi="Calibri"/>
                <w:color w:val="000000"/>
              </w:rPr>
              <w:t xml:space="preserve"> </w:t>
            </w:r>
            <w:proofErr w:type="spellStart"/>
            <w:r>
              <w:rPr>
                <w:rFonts w:ascii="Calibri" w:hAnsi="Calibri"/>
                <w:color w:val="000000"/>
              </w:rPr>
              <w:t>vs</w:t>
            </w:r>
            <w:proofErr w:type="spellEnd"/>
            <w:r>
              <w:rPr>
                <w:rFonts w:ascii="Calibri" w:hAnsi="Calibri"/>
                <w:color w:val="000000"/>
              </w:rPr>
              <w:t xml:space="preserve"> group size</w:t>
            </w:r>
          </w:p>
        </w:tc>
        <w:tc>
          <w:tcPr>
            <w:tcW w:w="2921" w:type="dxa"/>
            <w:vAlign w:val="bottom"/>
            <w:tcPrChange w:id="227" w:author="Ruth" w:date="2013-05-15T19:45:00Z">
              <w:tcPr>
                <w:tcW w:w="2443" w:type="dxa"/>
                <w:vAlign w:val="bottom"/>
              </w:tcPr>
            </w:tcPrChange>
          </w:tcPr>
          <w:p w14:paraId="477DE903" w14:textId="1AE2FA8B" w:rsidR="002B4F9B" w:rsidRDefault="002B4F9B" w:rsidP="009510CF">
            <w:r>
              <w:rPr>
                <w:rFonts w:ascii="Calibri" w:hAnsi="Calibri"/>
                <w:color w:val="000000"/>
              </w:rPr>
              <w:t>-0.58</w:t>
            </w:r>
          </w:p>
        </w:tc>
        <w:tc>
          <w:tcPr>
            <w:tcW w:w="1915" w:type="dxa"/>
            <w:noWrap/>
            <w:vAlign w:val="bottom"/>
            <w:tcPrChange w:id="228" w:author="Ruth" w:date="2013-05-15T19:45:00Z">
              <w:tcPr>
                <w:tcW w:w="1602" w:type="dxa"/>
                <w:noWrap/>
                <w:vAlign w:val="bottom"/>
              </w:tcPr>
            </w:tcPrChange>
          </w:tcPr>
          <w:p w14:paraId="446104F6" w14:textId="2685260B" w:rsidR="002B4F9B" w:rsidRPr="002B4F9B" w:rsidRDefault="002B4F9B" w:rsidP="009510CF">
            <w:pPr>
              <w:rPr>
                <w:strike/>
                <w:rPrChange w:id="229" w:author="Ruth" w:date="2013-05-15T19:44:00Z">
                  <w:rPr/>
                </w:rPrChange>
              </w:rPr>
            </w:pPr>
            <w:del w:id="230" w:author="Ruth" w:date="2013-05-15T19:45:00Z">
              <w:r w:rsidRPr="002B4F9B" w:rsidDel="002B4F9B">
                <w:rPr>
                  <w:rFonts w:ascii="Calibri" w:hAnsi="Calibri"/>
                  <w:strike/>
                  <w:color w:val="000000"/>
                  <w:rPrChange w:id="231" w:author="Ruth" w:date="2013-05-15T19:44:00Z">
                    <w:rPr>
                      <w:rFonts w:ascii="Calibri" w:hAnsi="Calibri"/>
                      <w:color w:val="000000"/>
                    </w:rPr>
                  </w:rPrChange>
                </w:rPr>
                <w:delText>0.63</w:delText>
              </w:r>
            </w:del>
            <w:ins w:id="232" w:author="Ruth" w:date="2013-05-15T19:45:00Z">
              <w:r>
                <w:rPr>
                  <w:rFonts w:ascii="Calibri" w:hAnsi="Calibri"/>
                  <w:strike/>
                  <w:color w:val="000000"/>
                </w:rPr>
                <w:t>-51.23</w:t>
              </w:r>
            </w:ins>
          </w:p>
        </w:tc>
        <w:tc>
          <w:tcPr>
            <w:tcW w:w="1915" w:type="dxa"/>
            <w:noWrap/>
            <w:vAlign w:val="bottom"/>
            <w:tcPrChange w:id="233" w:author="Ruth" w:date="2013-05-15T19:45:00Z">
              <w:tcPr>
                <w:tcW w:w="1602" w:type="dxa"/>
                <w:noWrap/>
                <w:vAlign w:val="bottom"/>
              </w:tcPr>
            </w:tcPrChange>
          </w:tcPr>
          <w:p w14:paraId="59082848" w14:textId="404D071E" w:rsidR="002B4F9B" w:rsidRDefault="002B4F9B" w:rsidP="009510CF">
            <w:del w:id="234" w:author="Ruth" w:date="2013-05-15T19:45:00Z">
              <w:r w:rsidDel="002B4F9B">
                <w:rPr>
                  <w:rFonts w:ascii="Calibri" w:hAnsi="Calibri"/>
                  <w:color w:val="000000"/>
                </w:rPr>
                <w:delText>-51.23</w:delText>
              </w:r>
            </w:del>
            <w:ins w:id="235" w:author="Ruth" w:date="2013-05-15T19:45:00Z">
              <w:r>
                <w:rPr>
                  <w:rFonts w:ascii="Calibri" w:hAnsi="Calibri"/>
                  <w:color w:val="000000"/>
                </w:rPr>
                <w:t>71.88</w:t>
              </w:r>
            </w:ins>
          </w:p>
        </w:tc>
      </w:tr>
    </w:tbl>
    <w:p w14:paraId="576AB3A1" w14:textId="4EDCDD45" w:rsidR="000A08F0" w:rsidRPr="00C35A0E" w:rsidRDefault="000437AF" w:rsidP="00BE1656">
      <w:pPr>
        <w:spacing w:line="480" w:lineRule="auto"/>
        <w:rPr>
          <w:rFonts w:cs="CMR10"/>
          <w:sz w:val="20"/>
          <w:szCs w:val="20"/>
          <w:rPrChange w:id="236" w:author="Ruth" w:date="2013-05-15T19:39:00Z">
            <w:rPr>
              <w:rFonts w:cs="CMR10"/>
            </w:rPr>
          </w:rPrChange>
        </w:rPr>
      </w:pPr>
      <w:r w:rsidRPr="00C35A0E">
        <w:rPr>
          <w:rFonts w:cs="CMR10"/>
          <w:sz w:val="20"/>
          <w:szCs w:val="20"/>
          <w:rPrChange w:id="237" w:author="Ruth" w:date="2013-05-15T19:39:00Z">
            <w:rPr>
              <w:rFonts w:cs="CMR10"/>
            </w:rPr>
          </w:rPrChange>
        </w:rPr>
        <w:t xml:space="preserve">Table 4: </w:t>
      </w:r>
      <w:r w:rsidR="00165CEB" w:rsidRPr="00C35A0E">
        <w:rPr>
          <w:rFonts w:cs="CMR10"/>
          <w:sz w:val="20"/>
          <w:szCs w:val="20"/>
          <w:rPrChange w:id="238" w:author="Ruth" w:date="2013-05-15T19:39:00Z">
            <w:rPr>
              <w:rFonts w:cs="CMR10"/>
            </w:rPr>
          </w:rPrChange>
        </w:rPr>
        <w:t>Mean</w:t>
      </w:r>
      <w:r w:rsidRPr="00C35A0E">
        <w:rPr>
          <w:rFonts w:cs="CMR10"/>
          <w:sz w:val="20"/>
          <w:szCs w:val="20"/>
          <w:rPrChange w:id="239" w:author="Ruth" w:date="2013-05-15T19:39:00Z">
            <w:rPr>
              <w:rFonts w:cs="CMR10"/>
            </w:rPr>
          </w:rPrChange>
        </w:rPr>
        <w:t xml:space="preserve"> correlation and the</w:t>
      </w:r>
      <w:r w:rsidR="00165CEB" w:rsidRPr="00C35A0E">
        <w:rPr>
          <w:rFonts w:cs="CMR10"/>
          <w:sz w:val="20"/>
          <w:szCs w:val="20"/>
          <w:rPrChange w:id="240" w:author="Ruth" w:date="2013-05-15T19:39:00Z">
            <w:rPr>
              <w:rFonts w:cs="CMR10"/>
            </w:rPr>
          </w:rPrChange>
        </w:rPr>
        <w:t xml:space="preserve"> lag between various outputs. The correlations and lags were calculated independently for each run and the mean was calculated from each of these. If the mean </w:t>
      </w:r>
      <w:proofErr w:type="gramStart"/>
      <w:r w:rsidR="00165CEB" w:rsidRPr="00C35A0E">
        <w:rPr>
          <w:rFonts w:cs="CMR10"/>
          <w:sz w:val="20"/>
          <w:szCs w:val="20"/>
          <w:rPrChange w:id="241" w:author="Ruth" w:date="2013-05-15T19:39:00Z">
            <w:rPr>
              <w:rFonts w:cs="CMR10"/>
            </w:rPr>
          </w:rPrChange>
        </w:rPr>
        <w:t>correlations is</w:t>
      </w:r>
      <w:proofErr w:type="gramEnd"/>
      <w:r w:rsidR="00165CEB" w:rsidRPr="00C35A0E">
        <w:rPr>
          <w:rFonts w:cs="CMR10"/>
          <w:sz w:val="20"/>
          <w:szCs w:val="20"/>
          <w:rPrChange w:id="242" w:author="Ruth" w:date="2013-05-15T19:39:00Z">
            <w:rPr>
              <w:rFonts w:cs="CMR10"/>
            </w:rPr>
          </w:rPrChange>
        </w:rPr>
        <w:t xml:space="preserve"> negative then the outputs are counter-correlated. All correlations are significant</w:t>
      </w:r>
      <w:r w:rsidR="0002314D" w:rsidRPr="00C35A0E">
        <w:rPr>
          <w:rFonts w:cs="CMR10"/>
          <w:sz w:val="20"/>
          <w:szCs w:val="20"/>
          <w:rPrChange w:id="243" w:author="Ruth" w:date="2013-05-15T19:39:00Z">
            <w:rPr>
              <w:rFonts w:cs="CMR10"/>
            </w:rPr>
          </w:rPrChange>
        </w:rPr>
        <w:t xml:space="preserve">. </w:t>
      </w:r>
      <w:r w:rsidR="00C46366" w:rsidRPr="00C35A0E">
        <w:rPr>
          <w:rFonts w:cs="CMR10"/>
          <w:sz w:val="20"/>
          <w:szCs w:val="20"/>
          <w:rPrChange w:id="244" w:author="Ruth" w:date="2013-05-15T19:39:00Z">
            <w:rPr>
              <w:rFonts w:cs="CMR10"/>
            </w:rPr>
          </w:rPrChange>
        </w:rPr>
        <w:t xml:space="preserve">The time series was transformed to with the same transformations used to calculate the ANOVA.  </w:t>
      </w:r>
    </w:p>
    <w:p w14:paraId="5CD291BE" w14:textId="20E14AC2" w:rsidR="00E03B77" w:rsidRPr="002B4F9B" w:rsidDel="00C35A0E" w:rsidRDefault="00E03B77" w:rsidP="00BE1656">
      <w:pPr>
        <w:spacing w:line="480" w:lineRule="auto"/>
        <w:rPr>
          <w:del w:id="245" w:author="Ruth" w:date="2013-05-15T19:39:00Z"/>
          <w:rFonts w:cs="CMR10"/>
        </w:rPr>
      </w:pPr>
    </w:p>
    <w:p w14:paraId="220BD10A" w14:textId="77777777" w:rsidR="00075439" w:rsidRPr="002B4F9B" w:rsidRDefault="00075439">
      <w:pPr>
        <w:rPr>
          <w:rFonts w:cs="CMR10"/>
        </w:rPr>
      </w:pPr>
      <w:r w:rsidRPr="002B4F9B">
        <w:rPr>
          <w:rFonts w:cs="CMR10"/>
        </w:rPr>
        <w:br w:type="page"/>
      </w:r>
    </w:p>
    <w:p w14:paraId="45B8C39A" w14:textId="77777777" w:rsidR="0029276C" w:rsidRDefault="000315B5" w:rsidP="0029276C">
      <w:pPr>
        <w:spacing w:line="240" w:lineRule="auto"/>
        <w:rPr>
          <w:rFonts w:cs="CMR10"/>
          <w:b/>
        </w:rPr>
      </w:pPr>
      <w:r w:rsidRPr="002A1D7F">
        <w:rPr>
          <w:rFonts w:cs="CMR10"/>
          <w:b/>
        </w:rPr>
        <w:lastRenderedPageBreak/>
        <w:t>Discussion</w:t>
      </w:r>
      <w:r w:rsidR="00775096">
        <w:rPr>
          <w:rFonts w:cs="CMR10"/>
          <w:b/>
        </w:rPr>
        <w:t xml:space="preserve"> </w:t>
      </w:r>
    </w:p>
    <w:p w14:paraId="723378CE" w14:textId="77777777" w:rsidR="008A4EC5" w:rsidRDefault="008A4EC5" w:rsidP="00BE1656">
      <w:pPr>
        <w:spacing w:line="480" w:lineRule="auto"/>
        <w:rPr>
          <w:ins w:id="246" w:author="Ruth" w:date="2013-05-14T17:51:00Z"/>
          <w:rFonts w:ascii="Calibri" w:hAnsi="Calibri" w:cs="CMR10"/>
        </w:rPr>
      </w:pPr>
    </w:p>
    <w:p w14:paraId="73CEE53F" w14:textId="48410198" w:rsidR="00A121EC" w:rsidRDefault="00A02F25" w:rsidP="00BE1656">
      <w:pPr>
        <w:spacing w:line="480" w:lineRule="auto"/>
        <w:rPr>
          <w:rFonts w:ascii="Calibri" w:hAnsi="Calibri" w:cs="CMR10"/>
        </w:rPr>
      </w:pPr>
      <w:r w:rsidRPr="00CB47DA">
        <w:rPr>
          <w:rFonts w:ascii="Calibri" w:hAnsi="Calibri" w:cs="CMR10"/>
        </w:rPr>
        <w:t xml:space="preserve">It has been </w:t>
      </w:r>
      <w:r w:rsidR="00CB47DA" w:rsidRPr="00CB47DA">
        <w:rPr>
          <w:rFonts w:ascii="Calibri" w:hAnsi="Calibri" w:cs="CMR10"/>
        </w:rPr>
        <w:t xml:space="preserve">demonstrated many times that </w:t>
      </w:r>
      <w:r w:rsidR="00CB47DA">
        <w:rPr>
          <w:rFonts w:ascii="Calibri" w:hAnsi="Calibri" w:cs="CMR10"/>
        </w:rPr>
        <w:t xml:space="preserve">the evolution of costly altruistic </w:t>
      </w:r>
      <w:r w:rsidR="00AB551D">
        <w:rPr>
          <w:rFonts w:ascii="Calibri" w:hAnsi="Calibri" w:cs="CMR10"/>
        </w:rPr>
        <w:t xml:space="preserve">behaviours can be facilitated </w:t>
      </w:r>
      <w:r w:rsidR="00B778B5">
        <w:rPr>
          <w:rFonts w:ascii="Calibri" w:hAnsi="Calibri" w:cs="CMR10"/>
        </w:rPr>
        <w:t>when groups consist of</w:t>
      </w:r>
      <w:r w:rsidR="00AB551D">
        <w:rPr>
          <w:rFonts w:ascii="Calibri" w:hAnsi="Calibri" w:cs="CMR10"/>
        </w:rPr>
        <w:t xml:space="preserve"> </w:t>
      </w:r>
      <w:r w:rsidR="00AF1332">
        <w:rPr>
          <w:rFonts w:ascii="Calibri" w:hAnsi="Calibri" w:cs="CMR10"/>
        </w:rPr>
        <w:t xml:space="preserve">close </w:t>
      </w:r>
      <w:r w:rsidR="00AB551D">
        <w:rPr>
          <w:rFonts w:ascii="Calibri" w:hAnsi="Calibri" w:cs="CMR10"/>
        </w:rPr>
        <w:t xml:space="preserve">relatives </w:t>
      </w:r>
      <w:r w:rsidR="00CB47DA">
        <w:rPr>
          <w:rFonts w:ascii="Calibri" w:hAnsi="Calibri" w:cs="CMR10"/>
        </w:rPr>
        <w:t>(ref</w:t>
      </w:r>
      <w:r w:rsidR="00B04A0F">
        <w:rPr>
          <w:rFonts w:ascii="Calibri" w:hAnsi="Calibri" w:cs="CMR10"/>
        </w:rPr>
        <w:t>s</w:t>
      </w:r>
      <w:r w:rsidR="00CB47DA">
        <w:rPr>
          <w:rFonts w:ascii="Calibri" w:hAnsi="Calibri" w:cs="CMR10"/>
        </w:rPr>
        <w:t xml:space="preserve"> •••</w:t>
      </w:r>
      <w:r w:rsidR="00B04A0F">
        <w:rPr>
          <w:rFonts w:ascii="Calibri" w:hAnsi="Calibri" w:cs="CMR10"/>
        </w:rPr>
        <w:t xml:space="preserve">) </w:t>
      </w:r>
      <w:r w:rsidR="00AF1332">
        <w:rPr>
          <w:rFonts w:ascii="Calibri" w:hAnsi="Calibri" w:cs="CMR10"/>
        </w:rPr>
        <w:t>However, it has not often been considered that there</w:t>
      </w:r>
      <w:r w:rsidR="00AB551D">
        <w:rPr>
          <w:rFonts w:ascii="Calibri" w:hAnsi="Calibri" w:cs="CMR10"/>
        </w:rPr>
        <w:t xml:space="preserve"> </w:t>
      </w:r>
      <w:r w:rsidR="00AF1332">
        <w:rPr>
          <w:rFonts w:ascii="Calibri" w:hAnsi="Calibri" w:cs="CMR10"/>
        </w:rPr>
        <w:t>are</w:t>
      </w:r>
      <w:r w:rsidR="00B04A0F">
        <w:rPr>
          <w:rFonts w:ascii="Calibri" w:hAnsi="Calibri" w:cs="CMR10"/>
        </w:rPr>
        <w:t xml:space="preserve"> ecological and demographic factors </w:t>
      </w:r>
      <w:r w:rsidR="00F45567">
        <w:rPr>
          <w:rFonts w:ascii="Calibri" w:hAnsi="Calibri" w:cs="CMR10"/>
        </w:rPr>
        <w:t xml:space="preserve">that </w:t>
      </w:r>
      <w:r w:rsidR="00357041">
        <w:rPr>
          <w:rFonts w:ascii="Calibri" w:hAnsi="Calibri" w:cs="CMR10"/>
        </w:rPr>
        <w:t xml:space="preserve">may </w:t>
      </w:r>
      <w:r w:rsidR="00F45567">
        <w:rPr>
          <w:rFonts w:ascii="Calibri" w:hAnsi="Calibri" w:cs="CMR10"/>
        </w:rPr>
        <w:t xml:space="preserve">prevent groups </w:t>
      </w:r>
      <w:r w:rsidR="00357041">
        <w:rPr>
          <w:rFonts w:ascii="Calibri" w:hAnsi="Calibri" w:cs="CMR10"/>
        </w:rPr>
        <w:t xml:space="preserve">from </w:t>
      </w:r>
      <w:r w:rsidR="00150913">
        <w:rPr>
          <w:rFonts w:ascii="Calibri" w:hAnsi="Calibri" w:cs="CMR10"/>
        </w:rPr>
        <w:t>restricting themselves to</w:t>
      </w:r>
      <w:r w:rsidR="00275D2B">
        <w:rPr>
          <w:rFonts w:ascii="Calibri" w:hAnsi="Calibri" w:cs="CMR10"/>
        </w:rPr>
        <w:t xml:space="preserve"> </w:t>
      </w:r>
      <w:r w:rsidR="00F45567">
        <w:rPr>
          <w:rFonts w:ascii="Calibri" w:hAnsi="Calibri" w:cs="CMR10"/>
        </w:rPr>
        <w:t xml:space="preserve">close </w:t>
      </w:r>
      <w:r w:rsidR="00B778B5">
        <w:rPr>
          <w:rFonts w:ascii="Calibri" w:hAnsi="Calibri" w:cs="CMR10"/>
        </w:rPr>
        <w:t xml:space="preserve">kin </w:t>
      </w:r>
      <w:r w:rsidR="00F45567">
        <w:rPr>
          <w:rFonts w:ascii="Calibri" w:hAnsi="Calibri" w:cs="CMR10"/>
        </w:rPr>
        <w:t>(</w:t>
      </w:r>
      <w:r w:rsidR="00B778B5">
        <w:rPr>
          <w:rFonts w:ascii="Calibri" w:hAnsi="Calibri" w:cs="CMR10"/>
        </w:rPr>
        <w:t xml:space="preserve">but, see </w:t>
      </w:r>
      <w:proofErr w:type="spellStart"/>
      <w:r w:rsidR="00B778B5">
        <w:rPr>
          <w:rFonts w:ascii="Calibri" w:hAnsi="Calibri" w:cs="CMR10"/>
        </w:rPr>
        <w:t>Avilés</w:t>
      </w:r>
      <w:proofErr w:type="spellEnd"/>
      <w:r w:rsidR="00B778B5">
        <w:rPr>
          <w:rFonts w:ascii="Calibri" w:hAnsi="Calibri" w:cs="CMR10"/>
        </w:rPr>
        <w:t xml:space="preserve"> et al. 2004</w:t>
      </w:r>
      <w:r w:rsidR="00F45567">
        <w:rPr>
          <w:rFonts w:ascii="Calibri" w:hAnsi="Calibri" w:cs="CMR10"/>
        </w:rPr>
        <w:t>).  Understanding</w:t>
      </w:r>
      <w:r w:rsidR="002E4A30">
        <w:rPr>
          <w:rFonts w:ascii="Calibri" w:hAnsi="Calibri" w:cs="CMR10"/>
        </w:rPr>
        <w:t xml:space="preserve"> </w:t>
      </w:r>
      <w:r w:rsidR="00357041">
        <w:rPr>
          <w:rFonts w:ascii="Calibri" w:hAnsi="Calibri" w:cs="CMR10"/>
        </w:rPr>
        <w:t>the</w:t>
      </w:r>
      <w:r w:rsidR="00B04A0F">
        <w:rPr>
          <w:rFonts w:ascii="Calibri" w:hAnsi="Calibri" w:cs="CMR10"/>
        </w:rPr>
        <w:t xml:space="preserve"> conditions </w:t>
      </w:r>
      <w:r w:rsidR="00357041">
        <w:rPr>
          <w:rFonts w:ascii="Calibri" w:hAnsi="Calibri" w:cs="CMR10"/>
        </w:rPr>
        <w:t xml:space="preserve">that </w:t>
      </w:r>
      <w:r w:rsidR="00275D2B">
        <w:rPr>
          <w:rFonts w:ascii="Calibri" w:hAnsi="Calibri" w:cs="CMR10"/>
        </w:rPr>
        <w:t xml:space="preserve">influence the evolution of kinship rules of admission </w:t>
      </w:r>
      <w:r w:rsidR="00951C56">
        <w:rPr>
          <w:rFonts w:ascii="Calibri" w:hAnsi="Calibri" w:cs="CMR10"/>
        </w:rPr>
        <w:t xml:space="preserve">will </w:t>
      </w:r>
      <w:r w:rsidR="006473FB">
        <w:rPr>
          <w:rFonts w:ascii="Calibri" w:hAnsi="Calibri" w:cs="CMR10"/>
        </w:rPr>
        <w:t xml:space="preserve">thus </w:t>
      </w:r>
      <w:r w:rsidR="002E4A30">
        <w:rPr>
          <w:rFonts w:ascii="Calibri" w:hAnsi="Calibri" w:cs="CMR10"/>
        </w:rPr>
        <w:t>give us</w:t>
      </w:r>
      <w:r w:rsidR="008219BE">
        <w:rPr>
          <w:rFonts w:ascii="Calibri" w:hAnsi="Calibri" w:cs="CMR10"/>
        </w:rPr>
        <w:t xml:space="preserve"> insight into why </w:t>
      </w:r>
      <w:r w:rsidR="00A121EC">
        <w:rPr>
          <w:rFonts w:ascii="Calibri" w:hAnsi="Calibri" w:cs="CMR10"/>
        </w:rPr>
        <w:t xml:space="preserve">and how </w:t>
      </w:r>
      <w:r w:rsidR="008219BE">
        <w:rPr>
          <w:rFonts w:ascii="Calibri" w:hAnsi="Calibri" w:cs="CMR10"/>
        </w:rPr>
        <w:t>the</w:t>
      </w:r>
      <w:r w:rsidR="002E4A30">
        <w:rPr>
          <w:rFonts w:ascii="Calibri" w:hAnsi="Calibri" w:cs="CMR10"/>
        </w:rPr>
        <w:t xml:space="preserve"> </w:t>
      </w:r>
      <w:r w:rsidR="008219BE">
        <w:rPr>
          <w:rFonts w:ascii="Calibri" w:hAnsi="Calibri" w:cs="CMR10"/>
        </w:rPr>
        <w:t xml:space="preserve">composition of social groups varies </w:t>
      </w:r>
      <w:r w:rsidR="006473FB">
        <w:rPr>
          <w:rFonts w:ascii="Calibri" w:hAnsi="Calibri" w:cs="CMR10"/>
        </w:rPr>
        <w:t xml:space="preserve">among </w:t>
      </w:r>
      <w:r w:rsidR="00951C56">
        <w:rPr>
          <w:rFonts w:ascii="Calibri" w:hAnsi="Calibri" w:cs="CMR10"/>
        </w:rPr>
        <w:t>species and environments</w:t>
      </w:r>
      <w:ins w:id="247" w:author="Ruth" w:date="2013-05-15T19:59:00Z">
        <w:r w:rsidR="00E0053A">
          <w:rPr>
            <w:rFonts w:ascii="Calibri" w:hAnsi="Calibri" w:cs="CMR10"/>
          </w:rPr>
          <w:t xml:space="preserve"> </w:t>
        </w:r>
        <w:r w:rsidR="00E0053A">
          <w:rPr>
            <w:rFonts w:ascii="Calibri" w:hAnsi="Calibri" w:cs="CMR10"/>
          </w:rPr>
          <w:fldChar w:fldCharType="begin"/>
        </w:r>
      </w:ins>
      <w:ins w:id="248" w:author="Ruth" w:date="2013-05-15T20:00:00Z">
        <w:r w:rsidR="00E0053A">
          <w:rPr>
            <w:rFonts w:ascii="Calibri" w:hAnsi="Calibri" w:cs="CMR10"/>
          </w:rPr>
          <w:instrText xml:space="preserve"> ADDIN ZOTERO_ITEM CSL_CITATION {"citationID":"I7wEQlVD","properties":{"formattedCitation":"{\\rtf (Pamilo, Gertsch, Thoren, \\i et al.\\i0{}, 1997; Ross, 2001; Clutton-Brock, 2002; Beckerman, Sharp &amp; Hatchwell, 2011)}","plainCitation":"(Pamilo, Gertsch, Thoren, et al., 1997; Ross, 2001; Clutton-Brock, 2002; Beckerman, Sharp &amp; Hatchwell, 2011)"},"citationItems":[{"id":238,"uris":["http://zotero.org/users/701671/items/RKDPTZQW"],"uri":["http://zotero.org/users/701671/items/RKDPTZQW"],"itemData":{"id":238,"type":"article-journal","title":"Molecular Population Genetics of Social Insects","container-title":"Annual Review of Ecology and Systematics","page":"1-25","volume":"28","source":"JSTOR","abstract":"The life of social insects centers around sedentary colonies that can include individuals belonging to different patrilines or matrilines, with a turnover of reproductives. The colony is a scene for both cooperation and conflicts, and the conceptual framework for the evolution of social life and colony organization is provided by the kin selection theory. Variable molecular markers make it possible to dissect kinship within colonies, identifying patrilines and matrilines and estimating genetic relatednesses. Such markers have been used to test hypotheses on social conflicts between queens and workers (split sex ratio hypothesis), among workers (worker policing hypothesis), and among reproductive females (skew hypothesis). The data from several species of ants, bees, and wasps indicate that workers can obtain information on the genetic heterogeneity of their colonies and use that information to manipulate reproductive decisions. The social structure of colonies and the mode of colony founding affect the population-wide dispersal of sexuals. Populations with multi-queen colonial networks have limited dispersal; females stay in their natal colonies, and mating flights can be restricted. As a result, coexisting queens tend to be related to each other, maintaining the genetic integrity of colonies, and populations become spatially differentiated to an extent that can lead even to socially driven speciation.","DOI":"10.2307/2952484","ISSN":"0066-4162","note":"ArticleType: research-article / Full publication date: 1997 / Copyright © 1997 Annual Reviews","journalAbbreviation":"Annual Review of Ecology and Systematics","author":[{"family":"Pamilo","given":"Pekka"},{"family":"Gertsch","given":"Pia"},{"family":"Thoren","given":"Peter"},{"family":"Seppa","given":"Perttu"}],"issued":{"date-parts":[["1997",1,1]]},"accessed":{"date-parts":[["2013",1,28]],"season":"23:15:10"}}},{"id":55,"uris":["http://zotero.org/users/701671/items/7CTJVM7U"],"uri":["http://zotero.org/users/701671/items/7CTJVM7U"],"itemData":{"id":55,"type":"article-journal","title":"Molecular ecology of social behaviour: analyses of breeding systems and genetic structure","container-title":"Molecular ecology","page":"265-284","volume":"10","issue":"2","source":"NCBI PubMed","abstract":"Molecular genetic studies of group kin composition and local genetic structure in social organisms are becoming increasingly common. A conceptual and mathematical framework that links attributes of the breeding system to group composition and genetic structure is presented here, and recent empirical studies are reviewed in the context of this framework. Breeding system properties, including the number of breeders in a social group, their genetic relatedness, and skew in their parentage, determine group composition and the distribution of genetic variation within and between social units. This group genetic structure in turn influences the opportunities for conflict and cooperation to evolve within groups and for selection to occur among groups or clusters of groups. Thus, molecular studies of social groups provide the starting point for analyses of the selective forces involved in social evolution, as well as for analyses of other fundamental evolutionary problems related to sex allocation, reproductive skew, life history evolution, and the nature of selection in hierarchically structured populations. The framework presented here provides a standard system for interpreting and integrating genetic and natural history data from social organisms for application to a broad range of evolutionary questions.","ISSN":"0962-1083","note":"PMID: 11298944","shortTitle":"Molecular ecology of social behaviour","journalAbbreviation":"Mol. Ecol.","author":[{"family":"Ross","given":"K G"}],"issued":{"date-parts":[["2001",2]]},"PMID":"11298944"}},{"id":229,"uris":["http://zotero.org/users/701671/items/QRW768JE"],"uri":["http://zotero.org/users/701671/items/QRW768JE"],"itemData":{"id":229,"type":"article-journal","title":"Behavioral ecology - Breeding together: Kin selection and mutualism in   cooperative vertebrates","container-title":"Science","page":"69-72","volume":"296","issue":"5565","source":"ISI Web of Knowledge","abstract":"`In cooperatively breeding vertebrates, nonbreeding helpers raise young produced by dominant breeders. Although the evolution of cooperative breeding has often been,attributed primarily to kin selection (whereby individuals gain \"indirect\" benefits to their fitness by assisting collateral relatives), there is increasing evidence that helpers can be unrelated to the young they are raising. Recent studies also suggest that the indirect benefits of cooperative behavior may often have been overestimated while the direct benefits of helping to the helper's own fitness have probably been underestimated. It now seems likely that the evolutionary mechanisms maintaining cooperative breeding are diverse and that, in some species, the direct benefits of helping may be sufficient to maintain cooperative societies. The benefits of cooperation in vertebrate societies may consequently show parallels with those in human societies, where cooperation between unrelated individuals is frequent and social institutions are often maintained by generalized reciprocity.","DOI":"10.1126/science.296.5565.69","ISSN":"0036-8075","shortTitle":"Behavioral ecology - Breeding together","journalAbbreviation":"Science","language":"English","author":[{"family":"Clutton-Brock","given":"T."}],"issued":{"date-parts":[["2002",4,5]]}}},{"id":256,"uris":["http://zotero.org/users/701671/items/T3NTRDEX"],"uri":["http://zotero.org/users/701671/items/T3NTRDEX"],"itemData":{"id":256,"type":"article-journal","title":"Predation and kin-structured populations: an empirical perspective on the evolution of cooperation","container-title":"Behavioral Ecology","page":"1294-1303","volume":"22","issue":"6","source":"beheco.oxfordjournals.org","DOI":"10.1093/beheco/arr131","ISSN":"1045-2249, 1465-7279","shortTitle":"Predation and kin-structured populations","journalAbbreviation":"Behavioral Ecology","language":"en","author":[{"family":"Beckerman","given":"Andrew P."},{"family":"Sharp","given":"Stuart P."},{"family":"Hatchwell","given":"Ben J."}],"issued":{"date-parts":[["2011",11,1]]},"accessed":{"date-parts":[["2013",1,28]],"season":"23:27:43"}}}],"schema":"https://github.com/citation-style-language/schema/raw/master/csl-citation.json"} </w:instrText>
        </w:r>
      </w:ins>
      <w:r w:rsidR="00E0053A">
        <w:rPr>
          <w:rFonts w:ascii="Calibri" w:hAnsi="Calibri" w:cs="CMR10"/>
        </w:rPr>
        <w:fldChar w:fldCharType="separate"/>
      </w:r>
      <w:bookmarkStart w:id="249" w:name="_GoBack"/>
      <w:r w:rsidR="00E0053A" w:rsidRPr="008B2484">
        <w:rPr>
          <w:rFonts w:ascii="Calibri" w:hAnsi="Calibri" w:cs="Times New Roman"/>
          <w:szCs w:val="24"/>
        </w:rPr>
        <w:t>(</w:t>
      </w:r>
      <w:proofErr w:type="spellStart"/>
      <w:r w:rsidR="00E0053A" w:rsidRPr="008B2484">
        <w:rPr>
          <w:rFonts w:ascii="Calibri" w:hAnsi="Calibri" w:cs="Times New Roman"/>
          <w:szCs w:val="24"/>
        </w:rPr>
        <w:t>Pamilo</w:t>
      </w:r>
      <w:proofErr w:type="spellEnd"/>
      <w:r w:rsidR="00E0053A" w:rsidRPr="008B2484">
        <w:rPr>
          <w:rFonts w:ascii="Calibri" w:hAnsi="Calibri" w:cs="Times New Roman"/>
          <w:szCs w:val="24"/>
        </w:rPr>
        <w:t xml:space="preserve">, </w:t>
      </w:r>
      <w:proofErr w:type="spellStart"/>
      <w:r w:rsidR="00E0053A" w:rsidRPr="008B2484">
        <w:rPr>
          <w:rFonts w:ascii="Calibri" w:hAnsi="Calibri" w:cs="Times New Roman"/>
          <w:szCs w:val="24"/>
        </w:rPr>
        <w:t>Gertsch</w:t>
      </w:r>
      <w:proofErr w:type="spellEnd"/>
      <w:r w:rsidR="00E0053A" w:rsidRPr="008B2484">
        <w:rPr>
          <w:rFonts w:ascii="Calibri" w:hAnsi="Calibri" w:cs="Times New Roman"/>
          <w:szCs w:val="24"/>
        </w:rPr>
        <w:t xml:space="preserve">, </w:t>
      </w:r>
      <w:proofErr w:type="spellStart"/>
      <w:r w:rsidR="00E0053A" w:rsidRPr="008B2484">
        <w:rPr>
          <w:rFonts w:ascii="Calibri" w:hAnsi="Calibri" w:cs="Times New Roman"/>
          <w:szCs w:val="24"/>
        </w:rPr>
        <w:t>Thoren</w:t>
      </w:r>
      <w:proofErr w:type="spellEnd"/>
      <w:r w:rsidR="00E0053A" w:rsidRPr="008B2484">
        <w:rPr>
          <w:rFonts w:ascii="Calibri" w:hAnsi="Calibri" w:cs="Times New Roman"/>
          <w:szCs w:val="24"/>
        </w:rPr>
        <w:t xml:space="preserve">, </w:t>
      </w:r>
      <w:r w:rsidR="00E0053A" w:rsidRPr="008B2484">
        <w:rPr>
          <w:rFonts w:ascii="Calibri" w:hAnsi="Calibri" w:cs="Times New Roman"/>
          <w:i/>
          <w:iCs/>
          <w:szCs w:val="24"/>
        </w:rPr>
        <w:t>et al.</w:t>
      </w:r>
      <w:r w:rsidR="00E0053A" w:rsidRPr="008B2484">
        <w:rPr>
          <w:rFonts w:ascii="Calibri" w:hAnsi="Calibri" w:cs="Times New Roman"/>
          <w:szCs w:val="24"/>
        </w:rPr>
        <w:t xml:space="preserve">, 1997; Ross, 2001; </w:t>
      </w:r>
      <w:proofErr w:type="spellStart"/>
      <w:r w:rsidR="00E0053A" w:rsidRPr="008B2484">
        <w:rPr>
          <w:rFonts w:ascii="Calibri" w:hAnsi="Calibri" w:cs="Times New Roman"/>
          <w:szCs w:val="24"/>
        </w:rPr>
        <w:t>Clutton</w:t>
      </w:r>
      <w:proofErr w:type="spellEnd"/>
      <w:r w:rsidR="00E0053A" w:rsidRPr="008B2484">
        <w:rPr>
          <w:rFonts w:ascii="Calibri" w:hAnsi="Calibri" w:cs="Times New Roman"/>
          <w:szCs w:val="24"/>
        </w:rPr>
        <w:t xml:space="preserve">-Brock, 2002; Beckerman, Sharp &amp; </w:t>
      </w:r>
      <w:proofErr w:type="spellStart"/>
      <w:r w:rsidR="00E0053A" w:rsidRPr="008B2484">
        <w:rPr>
          <w:rFonts w:ascii="Calibri" w:hAnsi="Calibri" w:cs="Times New Roman"/>
          <w:szCs w:val="24"/>
        </w:rPr>
        <w:t>Hatchwell</w:t>
      </w:r>
      <w:proofErr w:type="spellEnd"/>
      <w:r w:rsidR="00E0053A" w:rsidRPr="008B2484">
        <w:rPr>
          <w:rFonts w:ascii="Calibri" w:hAnsi="Calibri" w:cs="Times New Roman"/>
          <w:szCs w:val="24"/>
        </w:rPr>
        <w:t>, 2011)</w:t>
      </w:r>
      <w:bookmarkEnd w:id="249"/>
      <w:ins w:id="250" w:author="Ruth" w:date="2013-05-15T19:59:00Z">
        <w:r w:rsidR="00E0053A">
          <w:rPr>
            <w:rFonts w:ascii="Calibri" w:hAnsi="Calibri" w:cs="CMR10"/>
          </w:rPr>
          <w:fldChar w:fldCharType="end"/>
        </w:r>
      </w:ins>
      <w:r w:rsidR="00951C56">
        <w:rPr>
          <w:rFonts w:ascii="Calibri" w:hAnsi="Calibri" w:cs="CMR10"/>
        </w:rPr>
        <w:t xml:space="preserve">. </w:t>
      </w:r>
    </w:p>
    <w:p w14:paraId="633DA1F0" w14:textId="0F73B4B7" w:rsidR="00AB551D" w:rsidRDefault="00951C56" w:rsidP="00BE1656">
      <w:pPr>
        <w:spacing w:line="480" w:lineRule="auto"/>
        <w:rPr>
          <w:rFonts w:ascii="Calibri" w:hAnsi="Calibri" w:cs="CMR10"/>
        </w:rPr>
      </w:pPr>
      <w:r>
        <w:rPr>
          <w:rFonts w:ascii="Calibri" w:hAnsi="Calibri" w:cs="CMR10"/>
        </w:rPr>
        <w:t>Our</w:t>
      </w:r>
      <w:r w:rsidR="00494946">
        <w:rPr>
          <w:rFonts w:ascii="Calibri" w:hAnsi="Calibri" w:cs="CMR10"/>
        </w:rPr>
        <w:t xml:space="preserve"> </w:t>
      </w:r>
      <w:r w:rsidR="002E4A30">
        <w:rPr>
          <w:rFonts w:ascii="Calibri" w:hAnsi="Calibri" w:cs="CMR10"/>
        </w:rPr>
        <w:t xml:space="preserve">model </w:t>
      </w:r>
      <w:r w:rsidR="00233E9C">
        <w:rPr>
          <w:rFonts w:ascii="Calibri" w:hAnsi="Calibri" w:cs="CMR10"/>
        </w:rPr>
        <w:t xml:space="preserve">shows how </w:t>
      </w:r>
      <w:r w:rsidR="00494946">
        <w:rPr>
          <w:rFonts w:ascii="Calibri" w:hAnsi="Calibri" w:cs="CMR10"/>
        </w:rPr>
        <w:t xml:space="preserve">the </w:t>
      </w:r>
      <w:r>
        <w:rPr>
          <w:rFonts w:ascii="Calibri" w:hAnsi="Calibri" w:cs="CMR10"/>
        </w:rPr>
        <w:t xml:space="preserve">demographic </w:t>
      </w:r>
      <w:r w:rsidR="00A70664">
        <w:rPr>
          <w:rFonts w:ascii="Calibri" w:hAnsi="Calibri" w:cs="CMR10"/>
        </w:rPr>
        <w:t>characteristics of a species play</w:t>
      </w:r>
      <w:r w:rsidR="008D5469">
        <w:rPr>
          <w:rFonts w:ascii="Calibri" w:hAnsi="Calibri" w:cs="CMR10"/>
        </w:rPr>
        <w:t xml:space="preserve"> a fundamental role</w:t>
      </w:r>
      <w:r w:rsidR="00F34D67">
        <w:rPr>
          <w:rFonts w:ascii="Calibri" w:hAnsi="Calibri" w:cs="CMR10"/>
        </w:rPr>
        <w:t xml:space="preserve"> in determining the</w:t>
      </w:r>
      <w:r w:rsidR="002E4A30">
        <w:rPr>
          <w:rFonts w:ascii="Calibri" w:hAnsi="Calibri" w:cs="CMR10"/>
        </w:rPr>
        <w:t xml:space="preserve"> </w:t>
      </w:r>
      <w:r w:rsidR="00F34D67">
        <w:rPr>
          <w:rFonts w:ascii="Calibri" w:hAnsi="Calibri" w:cs="CMR10"/>
        </w:rPr>
        <w:t xml:space="preserve">kin </w:t>
      </w:r>
      <w:r w:rsidR="002E4A30">
        <w:rPr>
          <w:rFonts w:ascii="Calibri" w:hAnsi="Calibri" w:cs="CMR10"/>
        </w:rPr>
        <w:t xml:space="preserve">composition of </w:t>
      </w:r>
      <w:r w:rsidR="009262C3">
        <w:rPr>
          <w:rFonts w:ascii="Calibri" w:hAnsi="Calibri" w:cs="CMR10"/>
        </w:rPr>
        <w:t xml:space="preserve">its </w:t>
      </w:r>
      <w:r w:rsidR="002E4A30">
        <w:rPr>
          <w:rFonts w:ascii="Calibri" w:hAnsi="Calibri" w:cs="CMR10"/>
        </w:rPr>
        <w:t>social groups</w:t>
      </w:r>
      <w:r w:rsidR="00494946">
        <w:rPr>
          <w:rFonts w:ascii="Calibri" w:hAnsi="Calibri" w:cs="CMR10"/>
        </w:rPr>
        <w:t xml:space="preserve">. </w:t>
      </w:r>
      <w:r w:rsidR="002E4A30">
        <w:rPr>
          <w:rFonts w:ascii="Calibri" w:hAnsi="Calibri" w:cs="CMR10"/>
        </w:rPr>
        <w:t>Our</w:t>
      </w:r>
      <w:r w:rsidR="00AB551D">
        <w:rPr>
          <w:rFonts w:ascii="Calibri" w:hAnsi="Calibri" w:cs="CMR10"/>
        </w:rPr>
        <w:t xml:space="preserve"> main </w:t>
      </w:r>
      <w:r w:rsidR="002E4A30">
        <w:rPr>
          <w:rFonts w:ascii="Calibri" w:hAnsi="Calibri" w:cs="CMR10"/>
        </w:rPr>
        <w:t>finding</w:t>
      </w:r>
      <w:r w:rsidR="00AB551D">
        <w:rPr>
          <w:rFonts w:ascii="Calibri" w:hAnsi="Calibri" w:cs="CMR10"/>
        </w:rPr>
        <w:t xml:space="preserve"> is that</w:t>
      </w:r>
      <w:r w:rsidR="003203F2">
        <w:rPr>
          <w:rFonts w:ascii="Calibri" w:hAnsi="Calibri" w:cs="CMR10"/>
        </w:rPr>
        <w:t>, if the size of the groups is externally determined, the</w:t>
      </w:r>
      <w:r w:rsidR="00635F27">
        <w:rPr>
          <w:rFonts w:ascii="Calibri" w:hAnsi="Calibri" w:cs="CMR10"/>
        </w:rPr>
        <w:t xml:space="preserve"> </w:t>
      </w:r>
      <w:r w:rsidR="003203F2">
        <w:rPr>
          <w:rFonts w:ascii="Calibri" w:hAnsi="Calibri" w:cs="CMR10"/>
        </w:rPr>
        <w:t xml:space="preserve">fecundity of the species has the largest </w:t>
      </w:r>
      <w:r w:rsidR="00635F27">
        <w:rPr>
          <w:rFonts w:ascii="Calibri" w:hAnsi="Calibri" w:cs="CMR10"/>
        </w:rPr>
        <w:t>effect on the k</w:t>
      </w:r>
      <w:r w:rsidR="003203F2">
        <w:rPr>
          <w:rFonts w:ascii="Calibri" w:hAnsi="Calibri" w:cs="CMR10"/>
        </w:rPr>
        <w:t xml:space="preserve">in composition of groups.  </w:t>
      </w:r>
      <w:r w:rsidR="00635F27">
        <w:rPr>
          <w:rFonts w:ascii="Calibri" w:hAnsi="Calibri" w:cs="CMR10"/>
        </w:rPr>
        <w:t>Intriguingly</w:t>
      </w:r>
      <w:r w:rsidR="002E4A30">
        <w:rPr>
          <w:rFonts w:ascii="Calibri" w:hAnsi="Calibri" w:cs="CMR10"/>
        </w:rPr>
        <w:t>,</w:t>
      </w:r>
      <w:r w:rsidR="00635F27">
        <w:rPr>
          <w:rFonts w:ascii="Calibri" w:hAnsi="Calibri" w:cs="CMR10"/>
        </w:rPr>
        <w:t xml:space="preserve"> </w:t>
      </w:r>
      <w:r w:rsidR="00CE1292">
        <w:rPr>
          <w:rFonts w:ascii="Calibri" w:hAnsi="Calibri" w:cs="CMR10"/>
        </w:rPr>
        <w:t xml:space="preserve">the </w:t>
      </w:r>
      <w:r w:rsidR="00635F27">
        <w:rPr>
          <w:rFonts w:ascii="Calibri" w:hAnsi="Calibri" w:cs="CMR10"/>
        </w:rPr>
        <w:t>group carrying capacity</w:t>
      </w:r>
      <w:r w:rsidR="002E4A30">
        <w:rPr>
          <w:rFonts w:ascii="Calibri" w:hAnsi="Calibri" w:cs="CMR10"/>
        </w:rPr>
        <w:t xml:space="preserve"> and the</w:t>
      </w:r>
      <w:r w:rsidR="003203F2">
        <w:rPr>
          <w:rFonts w:ascii="Calibri" w:hAnsi="Calibri" w:cs="CMR10"/>
        </w:rPr>
        <w:t xml:space="preserve"> cost</w:t>
      </w:r>
      <w:r w:rsidR="002E4A30">
        <w:rPr>
          <w:rFonts w:ascii="Calibri" w:hAnsi="Calibri" w:cs="CMR10"/>
        </w:rPr>
        <w:t xml:space="preserve"> of cooperation</w:t>
      </w:r>
      <w:r w:rsidR="00635F27">
        <w:rPr>
          <w:rFonts w:ascii="Calibri" w:hAnsi="Calibri" w:cs="CMR10"/>
        </w:rPr>
        <w:t xml:space="preserve"> only had a small influence</w:t>
      </w:r>
      <w:r w:rsidR="002E4A30">
        <w:rPr>
          <w:rFonts w:ascii="Calibri" w:hAnsi="Calibri" w:cs="CMR10"/>
        </w:rPr>
        <w:t xml:space="preserve"> on the </w:t>
      </w:r>
      <w:r w:rsidR="00A70664">
        <w:rPr>
          <w:rFonts w:ascii="Calibri" w:hAnsi="Calibri" w:cs="CMR10"/>
        </w:rPr>
        <w:t xml:space="preserve">composition </w:t>
      </w:r>
      <w:r w:rsidR="002E4A30">
        <w:rPr>
          <w:rFonts w:ascii="Calibri" w:hAnsi="Calibri" w:cs="CMR10"/>
        </w:rPr>
        <w:t xml:space="preserve">of </w:t>
      </w:r>
      <w:r w:rsidR="00CE1292">
        <w:rPr>
          <w:rFonts w:ascii="Calibri" w:hAnsi="Calibri" w:cs="CMR10"/>
        </w:rPr>
        <w:t xml:space="preserve">the social </w:t>
      </w:r>
      <w:r w:rsidR="002E4A30">
        <w:rPr>
          <w:rFonts w:ascii="Calibri" w:hAnsi="Calibri" w:cs="CMR10"/>
        </w:rPr>
        <w:t>groups</w:t>
      </w:r>
      <w:r w:rsidR="00635F27">
        <w:rPr>
          <w:rFonts w:ascii="Calibri" w:hAnsi="Calibri" w:cs="CMR10"/>
        </w:rPr>
        <w:t xml:space="preserve">, except </w:t>
      </w:r>
      <w:r w:rsidR="0019139D">
        <w:rPr>
          <w:rFonts w:ascii="Calibri" w:hAnsi="Calibri" w:cs="CMR10"/>
        </w:rPr>
        <w:t xml:space="preserve">in </w:t>
      </w:r>
      <w:r w:rsidR="00635F27">
        <w:rPr>
          <w:rFonts w:ascii="Calibri" w:hAnsi="Calibri" w:cs="CMR10"/>
        </w:rPr>
        <w:t>cases where the intrinsic rate of growth was very low and cost</w:t>
      </w:r>
      <w:r w:rsidR="00F34D67">
        <w:rPr>
          <w:rFonts w:ascii="Calibri" w:hAnsi="Calibri" w:cs="CMR10"/>
        </w:rPr>
        <w:t>s</w:t>
      </w:r>
      <w:r w:rsidR="00635F27">
        <w:rPr>
          <w:rFonts w:ascii="Calibri" w:hAnsi="Calibri" w:cs="CMR10"/>
        </w:rPr>
        <w:t xml:space="preserve"> of cooperation high</w:t>
      </w:r>
      <w:r w:rsidR="00357041">
        <w:rPr>
          <w:rFonts w:ascii="Calibri" w:hAnsi="Calibri" w:cs="CMR10"/>
        </w:rPr>
        <w:t xml:space="preserve"> (Fig. 3)</w:t>
      </w:r>
      <w:r w:rsidR="00635F27">
        <w:rPr>
          <w:rFonts w:ascii="Calibri" w:hAnsi="Calibri" w:cs="CMR10"/>
        </w:rPr>
        <w:t>.</w:t>
      </w:r>
    </w:p>
    <w:p w14:paraId="4E7A5E5C" w14:textId="77777777" w:rsidR="008D4B69" w:rsidRDefault="008D4B69" w:rsidP="00BE1656">
      <w:pPr>
        <w:spacing w:line="480" w:lineRule="auto"/>
        <w:rPr>
          <w:rFonts w:ascii="Calibri" w:hAnsi="Calibri" w:cs="CMR10"/>
          <w:i/>
        </w:rPr>
      </w:pPr>
    </w:p>
    <w:p w14:paraId="4782D806" w14:textId="795B8A4F" w:rsidR="00121039" w:rsidRPr="00CB47DA" w:rsidRDefault="00121039" w:rsidP="00BE1656">
      <w:pPr>
        <w:spacing w:line="480" w:lineRule="auto"/>
        <w:rPr>
          <w:rFonts w:ascii="Calibri" w:hAnsi="Calibri" w:cs="CMR10"/>
          <w:i/>
        </w:rPr>
      </w:pPr>
      <w:r w:rsidRPr="00CB47DA">
        <w:rPr>
          <w:rFonts w:ascii="Calibri" w:hAnsi="Calibri" w:cs="CMR10"/>
          <w:i/>
        </w:rPr>
        <w:t xml:space="preserve">Explanation of </w:t>
      </w:r>
      <w:r w:rsidR="00BE1656" w:rsidRPr="00CB47DA">
        <w:rPr>
          <w:rFonts w:ascii="Calibri" w:hAnsi="Calibri" w:cs="CMR10"/>
          <w:i/>
        </w:rPr>
        <w:t>effects</w:t>
      </w:r>
      <w:r w:rsidRPr="00CB47DA">
        <w:rPr>
          <w:rFonts w:ascii="Calibri" w:hAnsi="Calibri" w:cs="CMR10"/>
          <w:i/>
        </w:rPr>
        <w:t xml:space="preserve"> of </w:t>
      </w:r>
      <w:r w:rsidR="008D5469">
        <w:rPr>
          <w:rFonts w:ascii="Calibri" w:hAnsi="Calibri" w:cs="CMR10"/>
          <w:i/>
        </w:rPr>
        <w:t>r</w:t>
      </w:r>
      <w:r w:rsidRPr="00CB47DA">
        <w:rPr>
          <w:rFonts w:ascii="Calibri" w:hAnsi="Calibri" w:cs="CMR10"/>
          <w:i/>
        </w:rPr>
        <w:t xml:space="preserve">, Beta and </w:t>
      </w:r>
      <w:r w:rsidR="008D5469">
        <w:rPr>
          <w:rFonts w:ascii="Calibri" w:hAnsi="Calibri" w:cs="CMR10"/>
          <w:i/>
        </w:rPr>
        <w:t>c</w:t>
      </w:r>
    </w:p>
    <w:p w14:paraId="01A6278A" w14:textId="5E3F1C1F" w:rsidR="008D4B69" w:rsidRDefault="002E4A30" w:rsidP="00CA63FC">
      <w:pPr>
        <w:spacing w:line="480" w:lineRule="auto"/>
      </w:pPr>
      <w:r>
        <w:t>O</w:t>
      </w:r>
      <w:r w:rsidR="004A597A">
        <w:t>ther studies</w:t>
      </w:r>
      <w:r w:rsidR="00403A8A">
        <w:t xml:space="preserve"> </w:t>
      </w:r>
      <w:r w:rsidR="00E245C8">
        <w:t>have suggested</w:t>
      </w:r>
      <w:r w:rsidR="00403A8A">
        <w:t xml:space="preserve"> that there </w:t>
      </w:r>
      <w:r w:rsidR="00422EB1">
        <w:t xml:space="preserve">should be </w:t>
      </w:r>
      <w:r w:rsidR="00403A8A">
        <w:t xml:space="preserve">a trade-off when forming social groups between group size and kin </w:t>
      </w:r>
      <w:r w:rsidR="00190762">
        <w:t>restrictiveness</w:t>
      </w:r>
      <w:r w:rsidR="004A597A">
        <w:t xml:space="preserve"> </w:t>
      </w:r>
      <w:r w:rsidR="00403A8A">
        <w:t xml:space="preserve"> </w:t>
      </w:r>
      <w:r w:rsidR="00544463">
        <w:fldChar w:fldCharType="begin"/>
      </w:r>
      <w:r w:rsidR="00A748E3">
        <w:instrText xml:space="preserve"> ADDIN ZOTERO_ITEM CSL_CITATION {"citationID":"1mbdsRsO","properties":{"formattedCitation":"{\\rtf (Avil\\uc0\\u233{}s, Fletcher &amp; Cutter, 2004; Altmann, 1979; Chesser, 1998; Lukas, Reynolds, Boesch, \\i et al.\\i0{}, 2005)}","plainCitation":"(Avilés, Fletcher &amp; Cutter, 2004; Altmann, 1979; Chesser, 1998; Lukas, Reynolds, Boesch, et al., 2005)"},"citationItems":[{"id":93,"uris":["http://zotero.org/users/701671/items/B2XGFZ85"],"uri":["http://zotero.org/users/701671/items/B2XGFZ85"],"itemData":{"id":93,"type":"article-journal","title":"The kin composition of social groups: trading group size for degree of altruism","container-title":"The American naturalist","page":"132-144","volume":"164","issue":"2","source":"NCBI PubMed","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ISSN":"1537-5323","note":"PMID: 15278839","shortTitle":"The kin composition of social groups","journalAbbreviation":"Am. Nat.","author":[{"family":"Avilés","given":"Leticia"},{"family":"Fletcher","given":"Jeffrey A"},{"family":"Cutter","given":"Asher D"}],"issued":{"date-parts":[["2004",8]]},"PMID":"15278839"}},{"id":263,"uris":["http://zotero.org/users/701671/items/TE4TPRWQ"],"uri":["http://zotero.org/users/701671/items/TE4TPRWQ"],"itemData":{"id":263,"type":"article-journal","title":"Age Cohorts as Paternal Sibships","container-title":"Behavioral Ecology and Sociobiology","page":"161-164","volume":"6","issue":"2","source":"ISI Web of Knowledge","DOI":"10.1007/BF00292563","ISSN":"0340-5443","journalAbbreviation":"Behav. Ecol. Sociobiol.","language":"English","author":[{"family":"Altmann","given":"J."}],"issued":{"date-parts":[["1979"]]}}},{"id":182,"uris":["http://zotero.org/users/701671/items/K2T7VWK7"],"uri":["http://zotero.org/users/701671/items/K2T7VWK7"],"itemData":{"id":182,"type":"article-journal","title":"Relativity of behavioral interactions in socially structured populations","container-title":"Journal of Mammalogy","page":"713-724","volume":"79","issue":"3","source":"ISI Web of Knowledge","abstract":"Mammals form a variety of inter-individual associations within populations. Because associations between individuals usually are typified by different degrees of genetic correlations within and among groups, evolution of behaviors appropriate ro each type will differ also. I reviewed alternative types of behavior and examined conditions favorable for the evolution of social groups. F-statistics are fundamental to evolution of social behaviors and estimation of spatial and temporal dynamics of gene frequencies. Therefore, mating and dispersal tactics within populations establish the genetic background which, in turn, influences selection of other behavioral characteristics. Because evolution of social behaviors is relative to proportions of gene diversity among groups, conditions favoring evolutionary change may remain relatively constant despite continuous losses in genetic variance over time. Evolution of spite and behaviors favoring family groups may be limited by low reproductive rates in many mammals. Low reproductive potential also may be a primary reason that many mammalian social groupings are formed among offspring of related families. Mating behaviors most conducive to the formation of inter-family social groups are discussed.","DOI":"10.2307/1383082","ISSN":"0022-2372","journalAbbreviation":"J. Mammal.","language":"English","author":[{"family":"Chesser","given":"R. K."}],"issued":{"date-parts":[["1998",8]]}}},{"id":275,"uris":["http://zotero.org/users/701671/items/TTTESXT5"],"uri":["http://zotero.org/users/701671/items/TTTESXT5"],"itemData":{"id":275,"type":"article-journal","title":"To what extent does living in a group mean living with kin?","container-title":"Molecular Ecology","page":"2181-2196","volume":"14","issue":"7","source":"EBSCOhost","abstract":"Chimpanzees live in large groups featuring remarkable levels of gregariousness and cooperation among the males. Because males stay in their natal communities their entire lives and are hence expected to be living with male relatives, cooperation is therefore assumed to occur within one large 'family' group. However, we found that the average relatedness among males within several chimpanzee groups as determined by microsatellite analysis is in fact rather low, and only rarely significantly higher than average relatedness of females in the groups or of males compared across groups. To explain these findings, mathematical predictions for average relatedness according to group size, reproductive skew and sex bias in dispersal were derived. The results show that high average relatedness among the philopatric sex is only expected in very small groups, which is confirmed by a comparison with published data. Our study therefore suggests that interactions among larger number of individuals may not be primarily driven by kin relationships.;","ISSN":"0962-1083","call-number":"15910336","journalAbbreviation":"Molecular Ecology","author":[{"family":"Lukas","given":"D"},{"family":"Reynolds","given":"V"},{"family":"Boesch","given":"C"},{"family":"Vigilant","given":"L"}],"issued":{"date-parts":[["2005",6]]}}}],"schema":"https://github.com/citation-style-language/schema/raw/master/csl-citation.json"} </w:instrText>
      </w:r>
      <w:r w:rsidR="00544463">
        <w:fldChar w:fldCharType="separate"/>
      </w:r>
      <w:r w:rsidR="00C27F94" w:rsidRPr="00794998">
        <w:rPr>
          <w:rFonts w:ascii="Calibri" w:hAnsi="Calibri" w:cs="Times New Roman"/>
          <w:szCs w:val="24"/>
        </w:rPr>
        <w:t xml:space="preserve">(Avilés, Fletcher &amp; Cutter, 2004; Altmann, 1979; Chesser, 1998; Lukas, Reynolds, Boesch, </w:t>
      </w:r>
      <w:r w:rsidR="00C27F94" w:rsidRPr="00794998">
        <w:rPr>
          <w:rFonts w:ascii="Calibri" w:hAnsi="Calibri" w:cs="Times New Roman"/>
          <w:i/>
          <w:iCs/>
          <w:szCs w:val="24"/>
        </w:rPr>
        <w:t>et al.</w:t>
      </w:r>
      <w:r w:rsidR="00C27F94" w:rsidRPr="00794998">
        <w:rPr>
          <w:rFonts w:ascii="Calibri" w:hAnsi="Calibri" w:cs="Times New Roman"/>
          <w:szCs w:val="24"/>
        </w:rPr>
        <w:t>, 2005)</w:t>
      </w:r>
      <w:r w:rsidR="00544463">
        <w:fldChar w:fldCharType="end"/>
      </w:r>
      <w:r w:rsidR="00A70664">
        <w:t>.</w:t>
      </w:r>
      <w:r w:rsidR="00813BD6">
        <w:t xml:space="preserve"> </w:t>
      </w:r>
      <w:r w:rsidR="00836D78">
        <w:t>Our</w:t>
      </w:r>
      <w:r w:rsidR="0019295F">
        <w:t xml:space="preserve"> evolutionary simulations</w:t>
      </w:r>
      <w:r w:rsidR="00422EB1">
        <w:t xml:space="preserve"> </w:t>
      </w:r>
      <w:r w:rsidR="008A4EC5">
        <w:t>demonstrate that if groups</w:t>
      </w:r>
      <w:r w:rsidR="00EB6A92">
        <w:t xml:space="preserve"> </w:t>
      </w:r>
      <w:r w:rsidR="006E7188">
        <w:t>must</w:t>
      </w:r>
      <w:r w:rsidR="00EB6A92">
        <w:t xml:space="preserve"> reach </w:t>
      </w:r>
      <w:r w:rsidR="00B86864">
        <w:t>a certain</w:t>
      </w:r>
      <w:r w:rsidR="00EB6A92">
        <w:t xml:space="preserve"> size</w:t>
      </w:r>
      <w:r w:rsidR="00391B19">
        <w:t xml:space="preserve"> </w:t>
      </w:r>
      <w:r w:rsidR="00EB6A92">
        <w:t xml:space="preserve">for </w:t>
      </w:r>
      <w:r w:rsidR="00391B19">
        <w:t xml:space="preserve">the full </w:t>
      </w:r>
      <w:r w:rsidR="00E245C8">
        <w:t xml:space="preserve">advantage </w:t>
      </w:r>
      <w:r w:rsidR="00391B19">
        <w:t>of group living to be realized</w:t>
      </w:r>
      <w:r w:rsidR="00A70664">
        <w:t>,</w:t>
      </w:r>
      <w:r w:rsidR="001A332E">
        <w:t xml:space="preserve"> the fecundity of a species is</w:t>
      </w:r>
      <w:r w:rsidR="00391B19">
        <w:t xml:space="preserve"> the most powerful determinant of </w:t>
      </w:r>
      <w:r w:rsidR="001A332E">
        <w:t>the level of kin preference that evolves and thus the</w:t>
      </w:r>
      <w:r w:rsidR="00B86864">
        <w:t xml:space="preserve"> kin composition</w:t>
      </w:r>
      <w:r w:rsidR="001A332E">
        <w:t xml:space="preserve"> of the groups that form</w:t>
      </w:r>
      <w:r w:rsidR="00E245C8">
        <w:t xml:space="preserve">.  As </w:t>
      </w:r>
      <w:r w:rsidR="00EB6A92">
        <w:t>the fecundity</w:t>
      </w:r>
      <w:r w:rsidR="009D417B">
        <w:t xml:space="preserve"> of a </w:t>
      </w:r>
      <w:r w:rsidR="00E245C8">
        <w:t>species</w:t>
      </w:r>
      <w:r w:rsidR="00403A8A">
        <w:t xml:space="preserve"> </w:t>
      </w:r>
      <w:r w:rsidR="00190762">
        <w:t>increase</w:t>
      </w:r>
      <w:r w:rsidR="004F767A">
        <w:t>s</w:t>
      </w:r>
      <w:r w:rsidR="00E245C8">
        <w:t xml:space="preserve">, </w:t>
      </w:r>
      <w:r w:rsidR="00E245C8" w:rsidRPr="00FE14F1">
        <w:t>more</w:t>
      </w:r>
      <w:r w:rsidR="00B92E4F" w:rsidRPr="00FE14F1">
        <w:t xml:space="preserve"> relatives are available</w:t>
      </w:r>
      <w:r w:rsidR="004D2775">
        <w:t xml:space="preserve"> to form groups</w:t>
      </w:r>
      <w:r w:rsidR="00877EC3">
        <w:t>. This</w:t>
      </w:r>
      <w:r w:rsidR="004D2775">
        <w:t xml:space="preserve">, in turn, </w:t>
      </w:r>
      <w:r w:rsidR="00190762">
        <w:t xml:space="preserve">allows groups </w:t>
      </w:r>
      <w:r w:rsidR="00EE2CFB">
        <w:t xml:space="preserve">to be more </w:t>
      </w:r>
      <w:r w:rsidR="00B92E4F" w:rsidRPr="00FE14F1">
        <w:t>restrictive in the</w:t>
      </w:r>
      <w:r w:rsidR="00190762">
        <w:t>ir admission requirements</w:t>
      </w:r>
      <w:r w:rsidR="00E245C8">
        <w:t>, thus</w:t>
      </w:r>
      <w:r w:rsidR="004D2775">
        <w:t xml:space="preserve"> the level of kin preference exhibit</w:t>
      </w:r>
      <w:r w:rsidR="004F767A">
        <w:t>ed can increase</w:t>
      </w:r>
      <w:r w:rsidR="000A6CC2">
        <w:t xml:space="preserve">.  </w:t>
      </w:r>
      <w:r w:rsidR="008A4EC5">
        <w:lastRenderedPageBreak/>
        <w:t>This is a very important point as it is rarely considered that the ecology of a species could have a large effect on the degree and nature of group living that evo</w:t>
      </w:r>
      <w:ins w:id="251" w:author="Ruth" w:date="2013-05-15T20:01:00Z">
        <w:r w:rsidR="00E0053A">
          <w:t>l</w:t>
        </w:r>
      </w:ins>
      <w:r w:rsidR="008A4EC5">
        <w:t>ves</w:t>
      </w:r>
      <w:r w:rsidR="009510CF">
        <w:t xml:space="preserve">. </w:t>
      </w:r>
      <w:ins w:id="252" w:author="Ruth" w:date="2013-05-15T20:03:00Z">
        <w:r w:rsidR="00E0053A">
          <w:t xml:space="preserve">This has been demonstrated </w:t>
        </w:r>
      </w:ins>
      <w:ins w:id="253" w:author="Ruth" w:date="2013-05-15T20:04:00Z">
        <w:r w:rsidR="00E0053A">
          <w:t>empirically</w:t>
        </w:r>
      </w:ins>
      <w:ins w:id="254" w:author="Ruth" w:date="2013-05-15T20:03:00Z">
        <w:r w:rsidR="00E0053A">
          <w:t xml:space="preserve"> </w:t>
        </w:r>
      </w:ins>
      <w:ins w:id="255" w:author="Ruth" w:date="2013-05-15T20:04:00Z">
        <w:r w:rsidR="00E0053A">
          <w:t xml:space="preserve">in chimpanzees where </w:t>
        </w:r>
        <w:r w:rsidR="00E0053A">
          <w:t>the level of relatedness within groups was related to the size of the groups, with smaller groups consisting of closer kin than larger groups</w:t>
        </w:r>
        <w:r w:rsidR="00E0053A">
          <w:t xml:space="preserve">.  </w:t>
        </w:r>
      </w:ins>
      <w:ins w:id="256" w:author="Ruth" w:date="2013-05-15T20:02:00Z">
        <w:r w:rsidR="00E0053A">
          <w:t xml:space="preserve">However. </w:t>
        </w:r>
        <w:proofErr w:type="gramStart"/>
        <w:r w:rsidR="00E0053A">
          <w:t>i</w:t>
        </w:r>
      </w:ins>
      <w:proofErr w:type="gramEnd"/>
      <w:del w:id="257" w:author="Ruth" w:date="2013-05-15T20:02:00Z">
        <w:r w:rsidR="008D4B69" w:rsidDel="00E0053A">
          <w:delText>I</w:delText>
        </w:r>
      </w:del>
      <w:r w:rsidR="008D4B69">
        <w:t xml:space="preserve">t should be noted </w:t>
      </w:r>
      <w:r w:rsidR="00CA63FC" w:rsidRPr="00242AE6">
        <w:t xml:space="preserve">that in this </w:t>
      </w:r>
      <w:r w:rsidR="00242AE6">
        <w:t>model</w:t>
      </w:r>
      <w:r w:rsidR="004D2775" w:rsidRPr="00242AE6">
        <w:t xml:space="preserve"> we represented </w:t>
      </w:r>
      <w:proofErr w:type="spellStart"/>
      <w:r w:rsidR="00CA63FC" w:rsidRPr="00242AE6">
        <w:t>semelparous</w:t>
      </w:r>
      <w:proofErr w:type="spellEnd"/>
      <w:r w:rsidR="00CA63FC" w:rsidRPr="00242AE6">
        <w:t xml:space="preserve"> species with </w:t>
      </w:r>
      <w:r w:rsidR="004D2775" w:rsidRPr="00242AE6">
        <w:t xml:space="preserve">new </w:t>
      </w:r>
      <w:r w:rsidR="00CA63FC" w:rsidRPr="00242AE6">
        <w:t>grou</w:t>
      </w:r>
      <w:r w:rsidR="004D2775" w:rsidRPr="00242AE6">
        <w:t xml:space="preserve">ps reforming every generation. If </w:t>
      </w:r>
      <w:r w:rsidR="00517984">
        <w:t>one</w:t>
      </w:r>
      <w:r w:rsidR="00517984" w:rsidRPr="00242AE6">
        <w:t xml:space="preserve"> </w:t>
      </w:r>
      <w:r w:rsidR="004D2775" w:rsidRPr="00242AE6">
        <w:t>consider</w:t>
      </w:r>
      <w:r w:rsidR="00517984">
        <w:t>s</w:t>
      </w:r>
      <w:r w:rsidR="004D2775" w:rsidRPr="00242AE6">
        <w:t xml:space="preserve"> </w:t>
      </w:r>
      <w:r w:rsidR="00CA63FC" w:rsidRPr="00242AE6">
        <w:t xml:space="preserve">species that </w:t>
      </w:r>
      <w:r w:rsidR="00517984">
        <w:t>reproduce</w:t>
      </w:r>
      <w:r w:rsidR="00517984" w:rsidRPr="00242AE6">
        <w:t xml:space="preserve"> </w:t>
      </w:r>
      <w:r w:rsidR="00CA63FC" w:rsidRPr="00242AE6">
        <w:t>multiple times</w:t>
      </w:r>
      <w:r w:rsidR="00517984">
        <w:t>,</w:t>
      </w:r>
      <w:r w:rsidR="00CA63FC" w:rsidRPr="00242AE6">
        <w:t xml:space="preserve"> </w:t>
      </w:r>
      <w:r w:rsidR="00517984">
        <w:t xml:space="preserve">given enough time, groups of </w:t>
      </w:r>
      <w:r w:rsidR="00CA63FC" w:rsidRPr="00242AE6">
        <w:t xml:space="preserve">close kin could be formed by internal recruitment </w:t>
      </w:r>
      <w:r w:rsidR="00544463" w:rsidRPr="00242AE6">
        <w:fldChar w:fldCharType="begin"/>
      </w:r>
      <w:r w:rsidR="00A748E3">
        <w:instrText xml:space="preserve"> ADDIN ZOTERO_ITEM CSL_CITATION {"citationID":"9rOCBAQs","properties":{"formattedCitation":"{\\rtf (Avil\\uc0\\u233{}s, Fletcher &amp; Cutter, 2004)}","plainCitation":"(Avilés, Fletcher &amp; Cutter, 2004)"},"citationItems":[{"id":93,"uris":["http://zotero.org/users/701671/items/B2XGFZ85"],"uri":["http://zotero.org/users/701671/items/B2XGFZ85"],"itemData":{"id":93,"type":"article-journal","title":"The kin composition of social groups: trading group size for degree of altruism","container-title":"The American naturalist","page":"132-144","volume":"164","issue":"2","source":"NCBI PubMed","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ISSN":"1537-5323","note":"PMID: 15278839","shortTitle":"The kin composition of social groups","journalAbbreviation":"Am. Nat.","author":[{"family":"Avilés","given":"Leticia"},{"family":"Fletcher","given":"Jeffrey A"},{"family":"Cutter","given":"Asher D"}],"issued":{"date-parts":[["2004",8]]},"PMID":"15278839"}}],"schema":"https://github.com/citation-style-language/schema/raw/master/csl-citation.json"} </w:instrText>
      </w:r>
      <w:r w:rsidR="00544463" w:rsidRPr="00242AE6">
        <w:fldChar w:fldCharType="separate"/>
      </w:r>
      <w:r w:rsidR="00C27F94" w:rsidRPr="00794998">
        <w:rPr>
          <w:rFonts w:ascii="Calibri" w:hAnsi="Calibri" w:cs="Times New Roman"/>
          <w:szCs w:val="24"/>
        </w:rPr>
        <w:t>(Avilés, Fletcher &amp; Cutter, 2004)</w:t>
      </w:r>
      <w:r w:rsidR="00544463" w:rsidRPr="00242AE6">
        <w:fldChar w:fldCharType="end"/>
      </w:r>
      <w:r w:rsidR="00517984">
        <w:t>, in which case</w:t>
      </w:r>
      <w:r w:rsidR="00242AE6">
        <w:t xml:space="preserve"> the fecundity of the species </w:t>
      </w:r>
      <w:r w:rsidR="003203F2">
        <w:t>may</w:t>
      </w:r>
      <w:r w:rsidR="00242AE6">
        <w:t xml:space="preserve"> not be </w:t>
      </w:r>
      <w:r w:rsidR="00357041">
        <w:t xml:space="preserve">as </w:t>
      </w:r>
      <w:r w:rsidR="00242AE6">
        <w:t>important.</w:t>
      </w:r>
      <w:r w:rsidR="00CA63FC" w:rsidRPr="00242AE6">
        <w:t xml:space="preserve"> </w:t>
      </w:r>
      <w:r w:rsidR="004B1AD0" w:rsidRPr="00242AE6">
        <w:t xml:space="preserve"> </w:t>
      </w:r>
    </w:p>
    <w:p w14:paraId="5E4785F0" w14:textId="5B594983" w:rsidR="008D4B69" w:rsidDel="00E0053A" w:rsidRDefault="008D4B69" w:rsidP="00CA63FC">
      <w:pPr>
        <w:spacing w:line="480" w:lineRule="auto"/>
        <w:rPr>
          <w:del w:id="258" w:author="Ruth" w:date="2013-05-15T20:04:00Z"/>
        </w:rPr>
      </w:pPr>
    </w:p>
    <w:p w14:paraId="78EA39DA" w14:textId="3535DA84" w:rsidR="004B1AD0" w:rsidRDefault="000C59AE" w:rsidP="00CA63FC">
      <w:pPr>
        <w:spacing w:line="480" w:lineRule="auto"/>
      </w:pPr>
      <w:del w:id="259" w:author="Ruth" w:date="2013-05-15T20:04:00Z">
        <w:r w:rsidDel="00E0053A">
          <w:delText>While the size of the</w:delText>
        </w:r>
        <w:r w:rsidR="00275BAE" w:rsidDel="00E0053A">
          <w:delText xml:space="preserve"> group</w:delText>
        </w:r>
        <w:r w:rsidDel="00E0053A">
          <w:delText>s</w:delText>
        </w:r>
        <w:r w:rsidR="00275BAE" w:rsidDel="00E0053A">
          <w:delText xml:space="preserve"> </w:delText>
        </w:r>
        <w:r w:rsidDel="00E0053A">
          <w:delText>that form</w:delText>
        </w:r>
        <w:r w:rsidR="00487455" w:rsidDel="00E0053A">
          <w:delText>ed</w:delText>
        </w:r>
        <w:r w:rsidDel="00E0053A">
          <w:delText xml:space="preserve"> </w:delText>
        </w:r>
        <w:r w:rsidR="00441841" w:rsidDel="00E0053A">
          <w:delText>was</w:delText>
        </w:r>
        <w:r w:rsidDel="00E0053A">
          <w:delText xml:space="preserve"> </w:delText>
        </w:r>
        <w:r w:rsidR="004C0D26" w:rsidDel="00E0053A">
          <w:delText>largely</w:delText>
        </w:r>
        <w:r w:rsidDel="00E0053A">
          <w:delText xml:space="preserve"> determined by</w:delText>
        </w:r>
        <w:r w:rsidR="00275BAE" w:rsidDel="00E0053A">
          <w:delText xml:space="preserve"> the group carrying capacity</w:delText>
        </w:r>
        <w:r w:rsidDel="00E0053A">
          <w:delText xml:space="preserve">, </w:delText>
        </w:r>
        <w:r w:rsidR="00441841" w:rsidDel="00E0053A">
          <w:delText>it is also expected to be influenced,</w:delText>
        </w:r>
      </w:del>
      <w:del w:id="260" w:author="Ruth" w:date="2013-05-15T20:03:00Z">
        <w:r w:rsidR="00441841" w:rsidDel="00E0053A">
          <w:delText xml:space="preserve"> given equations (1), </w:delText>
        </w:r>
      </w:del>
      <w:del w:id="261" w:author="Ruth" w:date="2013-05-15T20:04:00Z">
        <w:r w:rsidR="00441841" w:rsidDel="00E0053A">
          <w:delText>by</w:delText>
        </w:r>
        <w:r w:rsidR="00517984" w:rsidDel="00E0053A">
          <w:delText xml:space="preserve"> levels of cooperation (van Veelen et al. 2010)</w:delText>
        </w:r>
        <w:r w:rsidR="009868EA" w:rsidDel="00E0053A">
          <w:delText>, an expectation that is realized in the simulations</w:delText>
        </w:r>
        <w:r w:rsidR="003203F2" w:rsidDel="00E0053A">
          <w:delText>. A</w:delText>
        </w:r>
        <w:r w:rsidR="00275BAE" w:rsidDel="00E0053A">
          <w:delText>s the intrinsic rate of growth</w:delText>
        </w:r>
        <w:r w:rsidR="00242AE6" w:rsidDel="00E0053A">
          <w:delText xml:space="preserve"> increases</w:delText>
        </w:r>
        <w:r w:rsidR="003203F2" w:rsidDel="00E0053A">
          <w:delText xml:space="preserve"> so </w:delText>
        </w:r>
        <w:r w:rsidR="00441841" w:rsidDel="00E0053A">
          <w:delText>did</w:delText>
        </w:r>
        <w:r w:rsidR="00915780" w:rsidDel="00E0053A">
          <w:delText xml:space="preserve"> </w:delText>
        </w:r>
        <w:r w:rsidR="003203F2" w:rsidDel="00E0053A">
          <w:delText>the average group size (figure 2)</w:delText>
        </w:r>
        <w:r w:rsidR="00275BAE" w:rsidDel="00E0053A">
          <w:delText>.</w:delText>
        </w:r>
        <w:r w:rsidR="00242AE6" w:rsidDel="00E0053A">
          <w:delText xml:space="preserve"> Even though the level of cooperation remains close to one, if groups are too large, cheaters can invade more easily. Allowing only kin </w:delText>
        </w:r>
        <w:r w:rsidR="003203F2" w:rsidDel="00E0053A">
          <w:delText>group admittance</w:delText>
        </w:r>
        <w:r w:rsidR="00242AE6" w:rsidDel="00E0053A">
          <w:delText xml:space="preserve"> prevents this from occurring.  There could therefore be a trade-off between</w:delText>
        </w:r>
        <w:r w:rsidR="00275BAE" w:rsidDel="00E0053A">
          <w:delText xml:space="preserve"> group size and average relatedness within groups</w:delText>
        </w:r>
        <w:r w:rsidR="00813BD6" w:rsidDel="00E0053A">
          <w:delText xml:space="preserve">, where </w:delText>
        </w:r>
        <w:r w:rsidR="009510CF" w:rsidDel="00E0053A">
          <w:delText xml:space="preserve">the ability </w:delText>
        </w:r>
        <w:r w:rsidR="00813BD6" w:rsidDel="00E0053A">
          <w:delText>to restrict group</w:delText>
        </w:r>
        <w:r w:rsidR="00357041" w:rsidDel="00E0053A">
          <w:delText>s</w:delText>
        </w:r>
        <w:r w:rsidR="00813BD6" w:rsidDel="00E0053A">
          <w:delText xml:space="preserve"> to kin reduces the size of groups</w:delText>
        </w:r>
        <w:r w:rsidR="003203F2" w:rsidDel="00E0053A">
          <w:delText xml:space="preserve"> (refs •••)</w:delText>
        </w:r>
        <w:r w:rsidR="00275BAE" w:rsidDel="00E0053A">
          <w:delText>.</w:delText>
        </w:r>
        <w:r w:rsidR="00813BD6" w:rsidDel="00E0053A">
          <w:delText xml:space="preserve"> For example, </w:delText>
        </w:r>
        <w:r w:rsidR="003203F2" w:rsidDel="00E0053A">
          <w:delText xml:space="preserve">Lukas et al. (2005) demonstrated that </w:delText>
        </w:r>
        <w:r w:rsidR="00813BD6" w:rsidDel="00E0053A">
          <w:delText>in chimpanzees the level of relatedness within groups was related to the size of the groups</w:delText>
        </w:r>
        <w:r w:rsidR="00A70664" w:rsidDel="00E0053A">
          <w:delText xml:space="preserve">, with smaller </w:delText>
        </w:r>
      </w:del>
    </w:p>
    <w:p w14:paraId="52AD98FB" w14:textId="55A6F9A9" w:rsidR="009510CF" w:rsidRDefault="009510CF" w:rsidP="009510CF">
      <w:pPr>
        <w:spacing w:line="480" w:lineRule="auto"/>
        <w:rPr>
          <w:rFonts w:ascii="Calibri" w:hAnsi="Calibri" w:cs="CMR10"/>
        </w:rPr>
      </w:pPr>
      <w:r>
        <w:rPr>
          <w:rFonts w:ascii="Calibri" w:hAnsi="Calibri" w:cs="CMR10"/>
        </w:rPr>
        <w:t>It is also interesting to note that average relatedness does not drop below 0.20 even if kin preference is close to zero</w:t>
      </w:r>
      <w:r w:rsidR="00E0053A">
        <w:rPr>
          <w:rFonts w:ascii="Calibri" w:hAnsi="Calibri" w:cs="CMR10"/>
        </w:rPr>
        <w:t xml:space="preserve"> (figure 3)</w:t>
      </w:r>
      <w:r>
        <w:rPr>
          <w:rFonts w:ascii="Calibri" w:hAnsi="Calibri" w:cs="CMR10"/>
        </w:rPr>
        <w:t xml:space="preserve">. This </w:t>
      </w:r>
      <w:proofErr w:type="gramStart"/>
      <w:r>
        <w:rPr>
          <w:rFonts w:ascii="Calibri" w:hAnsi="Calibri" w:cs="CMR10"/>
        </w:rPr>
        <w:t>could  be</w:t>
      </w:r>
      <w:proofErr w:type="gramEnd"/>
      <w:r>
        <w:rPr>
          <w:rFonts w:ascii="Calibri" w:hAnsi="Calibri" w:cs="CMR10"/>
        </w:rPr>
        <w:t xml:space="preserve"> because when the growth rate is </w:t>
      </w:r>
      <w:r w:rsidR="00E0053A">
        <w:rPr>
          <w:rFonts w:ascii="Calibri" w:hAnsi="Calibri" w:cs="CMR10"/>
        </w:rPr>
        <w:t>low</w:t>
      </w:r>
      <w:r w:rsidR="00E0053A">
        <w:rPr>
          <w:rFonts w:ascii="Calibri" w:hAnsi="Calibri" w:cs="CMR10"/>
        </w:rPr>
        <w:t xml:space="preserve"> </w:t>
      </w:r>
      <w:r>
        <w:rPr>
          <w:rFonts w:ascii="Calibri" w:hAnsi="Calibri" w:cs="CMR10"/>
        </w:rPr>
        <w:t xml:space="preserve">the global population is small. If there is a small global population then the relatedness within the global pool will be greater than zero so relatedness within groups to also be above zero purely by chance. If this is the case there is no need for kin preference to evolve until the global population increases.  This situation might arise in species that </w:t>
      </w:r>
      <w:r w:rsidR="00E0053A">
        <w:rPr>
          <w:rFonts w:ascii="Calibri" w:hAnsi="Calibri" w:cs="CMR10"/>
        </w:rPr>
        <w:t>have a low fecundity that is</w:t>
      </w:r>
      <w:r>
        <w:rPr>
          <w:rFonts w:ascii="Calibri" w:hAnsi="Calibri" w:cs="CMR10"/>
        </w:rPr>
        <w:t xml:space="preserve"> coupled with short dispersal distances </w:t>
      </w:r>
      <w:proofErr w:type="spellStart"/>
      <w:r w:rsidR="00E0053A">
        <w:rPr>
          <w:rFonts w:ascii="Calibri" w:hAnsi="Calibri" w:cs="CMR10"/>
        </w:rPr>
        <w:t>eg</w:t>
      </w:r>
      <w:proofErr w:type="spellEnd"/>
      <w:r w:rsidR="00E0053A">
        <w:rPr>
          <w:rFonts w:ascii="Calibri" w:hAnsi="Calibri" w:cs="CMR10"/>
        </w:rPr>
        <w:t xml:space="preserve"> </w:t>
      </w:r>
    </w:p>
    <w:p w14:paraId="6794AD8D" w14:textId="77777777" w:rsidR="009510CF" w:rsidRDefault="009510CF" w:rsidP="009510CF">
      <w:pPr>
        <w:spacing w:line="480" w:lineRule="auto"/>
        <w:rPr>
          <w:rFonts w:ascii="Calibri" w:hAnsi="Calibri" w:cs="CMR10"/>
        </w:rPr>
      </w:pPr>
    </w:p>
    <w:p w14:paraId="7DFE275B" w14:textId="4C5A99C2" w:rsidR="004B1AD0" w:rsidRDefault="009510CF" w:rsidP="0094445B">
      <w:pPr>
        <w:spacing w:line="480" w:lineRule="auto"/>
      </w:pPr>
      <w:r>
        <w:rPr>
          <w:rFonts w:ascii="Calibri" w:hAnsi="Calibri" w:cs="CMR10"/>
        </w:rPr>
        <w:lastRenderedPageBreak/>
        <w:t xml:space="preserve">Counter-intuitively, under the majority of parameter combinations, cooperation evolves to a high level, even if relatedness within groups remains low.  </w:t>
      </w:r>
      <w:r w:rsidR="0094445B">
        <w:t xml:space="preserve">.  van </w:t>
      </w:r>
      <w:proofErr w:type="spellStart"/>
      <w:r w:rsidR="0094445B">
        <w:t>Veelen</w:t>
      </w:r>
      <w:proofErr w:type="spellEnd"/>
      <w:r w:rsidR="0094445B">
        <w:t xml:space="preserve"> et al. (2010) demonstrated analytically using</w:t>
      </w:r>
      <w:r w:rsidR="00D94027">
        <w:t xml:space="preserve"> the fitness function we use here</w:t>
      </w:r>
      <w:r w:rsidR="0094445B">
        <w:t xml:space="preserve"> </w:t>
      </w:r>
      <w:r w:rsidR="00D94027">
        <w:t>(</w:t>
      </w:r>
      <w:r w:rsidR="0094445B">
        <w:t xml:space="preserve">equation </w:t>
      </w:r>
      <w:r w:rsidR="00AC3298">
        <w:t>1</w:t>
      </w:r>
      <w:r w:rsidR="00D94027">
        <w:t>)</w:t>
      </w:r>
      <w:r w:rsidR="003433ED">
        <w:t xml:space="preserve"> </w:t>
      </w:r>
      <w:r w:rsidR="00D94027">
        <w:t xml:space="preserve">, </w:t>
      </w:r>
      <w:r w:rsidR="003433ED">
        <w:t>that</w:t>
      </w:r>
      <w:r w:rsidR="0094445B">
        <w:t xml:space="preserve"> it pays for an individual to cooperate </w:t>
      </w:r>
      <w:r w:rsidR="00AC3298">
        <w:t>if it finds itself in a small group that already has a certain average level of cooperation</w:t>
      </w:r>
      <w:r w:rsidR="0094445B">
        <w:t xml:space="preserve">. However it becomes unfavourable to cooperate if an individual finds itself in a large group.  </w:t>
      </w:r>
      <w:r w:rsidR="00AC3298">
        <w:t>‘Large’ is defined as the point where a</w:t>
      </w:r>
      <w:r w:rsidR="00373650">
        <w:t xml:space="preserve"> further</w:t>
      </w:r>
      <w:r w:rsidR="00AC3298">
        <w:t xml:space="preserve"> increase </w:t>
      </w:r>
      <w:r w:rsidR="00373650">
        <w:t xml:space="preserve">in </w:t>
      </w:r>
      <w:r w:rsidR="00AC3298">
        <w:t xml:space="preserve">an individual’s cooperative tendency </w:t>
      </w:r>
      <w:r w:rsidR="00373650">
        <w:t xml:space="preserve">would </w:t>
      </w:r>
      <w:r w:rsidR="00AC3298">
        <w:t xml:space="preserve">decrease its </w:t>
      </w:r>
      <w:r w:rsidR="00744F07">
        <w:t xml:space="preserve">absolute </w:t>
      </w:r>
      <w:r w:rsidR="00AC3298">
        <w:t xml:space="preserve">fitness.  </w:t>
      </w:r>
      <w:r w:rsidR="0094445B">
        <w:t xml:space="preserve">What ‘large’ is depends on the ecological constraints </w:t>
      </w:r>
      <w:r w:rsidR="00AC3298">
        <w:t>of a</w:t>
      </w:r>
      <w:r w:rsidR="0094445B">
        <w:t xml:space="preserve"> species and population, such as the cost of cooperation,</w:t>
      </w:r>
      <w:r w:rsidR="00AC3298">
        <w:t xml:space="preserve"> the</w:t>
      </w:r>
      <w:r w:rsidR="0094445B">
        <w:t xml:space="preserve"> group carrying capacity and the average cooperation level within the group</w:t>
      </w:r>
      <w:r w:rsidR="003433ED">
        <w:t xml:space="preserve"> an individual finds itself in</w:t>
      </w:r>
      <w:r w:rsidR="0094445B">
        <w:t>. As the cost of cooperation and the group carrying capacity increases</w:t>
      </w:r>
      <w:r w:rsidR="00AC3298">
        <w:t>,</w:t>
      </w:r>
      <w:r w:rsidR="0094445B">
        <w:t xml:space="preserve"> what is consi</w:t>
      </w:r>
      <w:r w:rsidR="00D94027">
        <w:t>dered ‘large’ also increases</w:t>
      </w:r>
      <w:r w:rsidR="0094445B">
        <w:t xml:space="preserve">. </w:t>
      </w:r>
      <w:r w:rsidR="009A3AD0">
        <w:t xml:space="preserve"> </w:t>
      </w:r>
      <w:r w:rsidR="004B1AD0">
        <w:t xml:space="preserve"> From van </w:t>
      </w:r>
      <w:proofErr w:type="spellStart"/>
      <w:r w:rsidR="004B1AD0">
        <w:t>Veelen</w:t>
      </w:r>
      <w:proofErr w:type="spellEnd"/>
      <w:r w:rsidR="004B1AD0">
        <w:t xml:space="preserve"> (2010</w:t>
      </w:r>
      <w:proofErr w:type="gramStart"/>
      <w:r w:rsidR="00E0053A">
        <w:t>,figure</w:t>
      </w:r>
      <w:proofErr w:type="gramEnd"/>
      <w:r w:rsidR="00E0053A">
        <w:t xml:space="preserve"> 1</w:t>
      </w:r>
      <w:r w:rsidR="004B1AD0">
        <w:t>)</w:t>
      </w:r>
      <w:r w:rsidR="00CD245C">
        <w:t xml:space="preserve"> </w:t>
      </w:r>
      <w:r w:rsidR="00E0053A">
        <w:t>it is demonstrated that</w:t>
      </w:r>
      <w:r w:rsidR="004B1AD0">
        <w:t xml:space="preserve"> if groups were not ‘large’ then the direction of selection</w:t>
      </w:r>
      <w:r w:rsidR="004914EF">
        <w:t xml:space="preserve"> is towards </w:t>
      </w:r>
      <w:r w:rsidR="00D94027">
        <w:t>a maximum</w:t>
      </w:r>
      <w:r w:rsidR="004914EF">
        <w:t xml:space="preserve"> cooperative tendency and </w:t>
      </w:r>
      <w:r w:rsidR="00D94027">
        <w:t xml:space="preserve">an </w:t>
      </w:r>
      <w:r w:rsidR="004914EF">
        <w:t>intermediate group size.  However</w:t>
      </w:r>
      <w:r w:rsidR="00D94027">
        <w:t>,</w:t>
      </w:r>
      <w:r w:rsidR="004914EF">
        <w:t xml:space="preserve"> even though deterministically </w:t>
      </w:r>
      <w:r w:rsidR="00D94027">
        <w:t>maximum cooperative tendency</w:t>
      </w:r>
      <w:r w:rsidR="004914EF">
        <w:t xml:space="preserve"> is </w:t>
      </w:r>
      <w:r w:rsidR="00A248DF">
        <w:t>predicted</w:t>
      </w:r>
      <w:r w:rsidR="004914EF">
        <w:t xml:space="preserve">, within the simulation </w:t>
      </w:r>
      <w:r w:rsidR="00394753">
        <w:t xml:space="preserve">mutation keeps this figure </w:t>
      </w:r>
      <w:r w:rsidR="00D94027">
        <w:t>slightly lower.</w:t>
      </w:r>
    </w:p>
    <w:p w14:paraId="1A38C7AB" w14:textId="77777777" w:rsidR="00877EC3" w:rsidRDefault="009A3AD0" w:rsidP="004076AA">
      <w:pPr>
        <w:spacing w:line="480" w:lineRule="auto"/>
      </w:pPr>
      <w:r>
        <w:t xml:space="preserve">Within our simulation groups are only </w:t>
      </w:r>
      <w:r w:rsidR="00D94027">
        <w:t>‘</w:t>
      </w:r>
      <w:r>
        <w:t>large</w:t>
      </w:r>
      <w:r w:rsidR="00D94027">
        <w:t>’</w:t>
      </w:r>
      <w:r>
        <w:t xml:space="preserve"> when </w:t>
      </w:r>
      <w:r w:rsidR="00D94027">
        <w:t xml:space="preserve">a high cost of cooperation is coupled with a high group carrying capacity.  </w:t>
      </w:r>
      <w:r w:rsidR="00813BD6">
        <w:t>Within nature, t</w:t>
      </w:r>
      <w:r>
        <w:t xml:space="preserve">his can be considered as the situation when </w:t>
      </w:r>
      <w:r w:rsidR="0094445B">
        <w:t>the cost of cooperat</w:t>
      </w:r>
      <w:r>
        <w:t xml:space="preserve">ing </w:t>
      </w:r>
      <w:r w:rsidR="0094445B">
        <w:t xml:space="preserve">is </w:t>
      </w:r>
      <w:r>
        <w:t xml:space="preserve">too </w:t>
      </w:r>
      <w:r w:rsidR="0094445B">
        <w:t xml:space="preserve">high </w:t>
      </w:r>
      <w:r>
        <w:t>or</w:t>
      </w:r>
      <w:r w:rsidR="003433ED">
        <w:t xml:space="preserve"> </w:t>
      </w:r>
      <w:r w:rsidR="00813BD6">
        <w:t>the tasks needed to be performed by a group require so many members, tha</w:t>
      </w:r>
      <w:r w:rsidR="003433ED">
        <w:t>t having only a few individuals cooperating does not increase an individual’s fitness</w:t>
      </w:r>
      <w:r w:rsidR="00813BD6">
        <w:t xml:space="preserve"> and could even decrease it</w:t>
      </w:r>
      <w:r w:rsidR="004076AA">
        <w:t xml:space="preserve"> (</w:t>
      </w:r>
      <w:proofErr w:type="spellStart"/>
      <w:r w:rsidR="004076AA">
        <w:t>eg</w:t>
      </w:r>
      <w:proofErr w:type="spellEnd"/>
      <w:r w:rsidR="004076AA">
        <w:t xml:space="preserve"> bark beetles refs •••)</w:t>
      </w:r>
      <w:r w:rsidR="00290CC3">
        <w:t xml:space="preserve">. </w:t>
      </w:r>
      <w:r w:rsidR="00394753">
        <w:t xml:space="preserve"> However</w:t>
      </w:r>
      <w:r w:rsidR="00813BD6">
        <w:t xml:space="preserve">, the reduction in an individual’s direct fitness is </w:t>
      </w:r>
      <w:r w:rsidR="00CA0F31">
        <w:t xml:space="preserve">mitigated if groups </w:t>
      </w:r>
      <w:r w:rsidR="00CA63FC">
        <w:t xml:space="preserve">admit </w:t>
      </w:r>
      <w:r w:rsidR="001966E4">
        <w:t>only</w:t>
      </w:r>
      <w:r w:rsidR="00CA63FC">
        <w:t xml:space="preserve"> kin</w:t>
      </w:r>
      <w:r w:rsidR="00CA0F31">
        <w:t xml:space="preserve">. </w:t>
      </w:r>
      <w:r w:rsidR="00290CC3">
        <w:t>Even with high costs of cooperation</w:t>
      </w:r>
      <w:r w:rsidR="009E7AC7">
        <w:t xml:space="preserve"> and large group carrying capacity</w:t>
      </w:r>
      <w:r w:rsidR="00290CC3">
        <w:t xml:space="preserve">, if there are enough kin around high levels of cooperation and </w:t>
      </w:r>
      <w:commentRangeStart w:id="262"/>
      <w:r w:rsidR="00290CC3">
        <w:t>altruism</w:t>
      </w:r>
      <w:commentRangeEnd w:id="262"/>
      <w:r w:rsidR="00E10F78">
        <w:rPr>
          <w:rStyle w:val="CommentReference"/>
        </w:rPr>
        <w:commentReference w:id="262"/>
      </w:r>
      <w:r w:rsidR="00290CC3">
        <w:t xml:space="preserve"> can evolve.  </w:t>
      </w:r>
      <w:r w:rsidR="00CA63FC">
        <w:t xml:space="preserve"> </w:t>
      </w:r>
      <w:r w:rsidR="001966E4">
        <w:t>An example of organisms where restrictive kin admission rules allows the formation of very large social groups is the</w:t>
      </w:r>
      <w:r w:rsidR="00877EC3">
        <w:t xml:space="preserve"> </w:t>
      </w:r>
      <w:proofErr w:type="spellStart"/>
      <w:r w:rsidR="00877EC3">
        <w:t>eusocial</w:t>
      </w:r>
      <w:proofErr w:type="spellEnd"/>
      <w:r w:rsidR="00877EC3">
        <w:t xml:space="preserve"> insects</w:t>
      </w:r>
      <w:bookmarkStart w:id="263" w:name="OLE_LINK1"/>
      <w:bookmarkStart w:id="264" w:name="OLE_LINK2"/>
      <w:r w:rsidR="00CA63FC">
        <w:t xml:space="preserve"> </w:t>
      </w:r>
      <w:proofErr w:type="spellStart"/>
      <w:r w:rsidR="00CA63FC">
        <w:t>eg</w:t>
      </w:r>
      <w:proofErr w:type="spellEnd"/>
      <w:r w:rsidR="00CA63FC">
        <w:t xml:space="preserve"> (••••)</w:t>
      </w:r>
    </w:p>
    <w:p w14:paraId="4BAD1A3F" w14:textId="77777777" w:rsidR="009510CF" w:rsidRDefault="009510CF" w:rsidP="004076AA">
      <w:pPr>
        <w:spacing w:line="480" w:lineRule="auto"/>
      </w:pPr>
    </w:p>
    <w:p w14:paraId="18BA74C2" w14:textId="403400C9" w:rsidR="009510CF" w:rsidRDefault="009510CF" w:rsidP="004076AA">
      <w:pPr>
        <w:spacing w:line="480" w:lineRule="auto"/>
      </w:pPr>
      <w:r>
        <w:rPr>
          <w:rFonts w:ascii="Calibri" w:hAnsi="Calibri" w:cs="CMR10"/>
        </w:rPr>
        <w:t xml:space="preserve">Alternatively this </w:t>
      </w:r>
      <w:r w:rsidR="004E36A3">
        <w:rPr>
          <w:rFonts w:ascii="Calibri" w:hAnsi="Calibri" w:cs="CMR10"/>
        </w:rPr>
        <w:t xml:space="preserve">high level of relatedness </w:t>
      </w:r>
      <w:r>
        <w:rPr>
          <w:rFonts w:ascii="Calibri" w:hAnsi="Calibri" w:cs="CMR10"/>
        </w:rPr>
        <w:t>could</w:t>
      </w:r>
      <w:r w:rsidR="004E36A3">
        <w:rPr>
          <w:rFonts w:ascii="Calibri" w:hAnsi="Calibri" w:cs="CMR10"/>
        </w:rPr>
        <w:t xml:space="preserve"> simply</w:t>
      </w:r>
      <w:r>
        <w:rPr>
          <w:rFonts w:ascii="Calibri" w:hAnsi="Calibri" w:cs="CMR10"/>
        </w:rPr>
        <w:t xml:space="preserve"> be caused by the average relatedness always being above 0.2. As can be seen from </w:t>
      </w:r>
      <w:r>
        <w:rPr>
          <w:rFonts w:ascii="Calibri" w:hAnsi="Calibri" w:cs="CMR10"/>
        </w:rPr>
        <w:fldChar w:fldCharType="begin"/>
      </w:r>
      <w:r>
        <w:rPr>
          <w:rFonts w:ascii="Calibri" w:hAnsi="Calibri" w:cs="CMR10"/>
        </w:rPr>
        <w:instrText xml:space="preserve"> ADDIN ZOTERO_ITEM CSL_CITATION {"citationID":"TGYk0pqs","properties":{"formattedCitation":"{\\rtf (Avil\\uc0\\u233{}s, Fletcher &amp; Cutter, 2004)}","plainCitation":"(Avilés, Fletcher &amp; Cutter, 2004)"},"citationItems":[{"id":93,"uris":["http://zotero.org/users/701671/items/B2XGFZ85"],"uri":["http://zotero.org/users/701671/items/B2XGFZ85"],"itemData":{"id":93,"type":"article-journal","title":"The kin composition of social groups: trading group size for degree of altruism","container-title":"The American naturalist","page":"132-144","volume":"164","issue":"2","source":"NCBI PubMed","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ISSN":"1537-5323","note":"PMID: 15278839","shortTitle":"The kin composition of social groups","journalAbbreviation":"Am. Nat.","author":[{"family":"Avilés","given":"Leticia"},{"family":"Fletcher","given":"Jeffrey A"},{"family":"Cutter","given":"Asher D"}],"issued":{"date-parts":[["2004",8]]},"PMID":"15278839"}}],"schema":"https://github.com/citation-style-language/schema/raw/master/csl-citation.json"} </w:instrText>
      </w:r>
      <w:r>
        <w:rPr>
          <w:rFonts w:ascii="Calibri" w:hAnsi="Calibri" w:cs="CMR10"/>
        </w:rPr>
        <w:fldChar w:fldCharType="separate"/>
      </w:r>
      <w:r w:rsidRPr="00463154">
        <w:rPr>
          <w:rFonts w:ascii="Calibri" w:hAnsi="Calibri" w:cs="Times New Roman"/>
          <w:szCs w:val="24"/>
        </w:rPr>
        <w:t>(Avilés, Fletcher &amp; Cutter, 2004)</w:t>
      </w:r>
      <w:r>
        <w:rPr>
          <w:rFonts w:ascii="Calibri" w:hAnsi="Calibri" w:cs="CMR10"/>
        </w:rPr>
        <w:fldChar w:fldCharType="end"/>
      </w:r>
      <w:r>
        <w:rPr>
          <w:rFonts w:ascii="Calibri" w:hAnsi="Calibri" w:cs="CMR10"/>
        </w:rPr>
        <w:t>, if the cost of cooperation is below 0.6</w:t>
      </w:r>
      <w:r w:rsidR="004E36A3">
        <w:rPr>
          <w:rFonts w:ascii="Calibri" w:hAnsi="Calibri" w:cs="CMR10"/>
        </w:rPr>
        <w:t xml:space="preserve"> or </w:t>
      </w:r>
      <w:r w:rsidR="004E36A3">
        <w:rPr>
          <w:rFonts w:ascii="Calibri" w:hAnsi="Calibri" w:cs="CMR10"/>
        </w:rPr>
        <w:lastRenderedPageBreak/>
        <w:t>0.4</w:t>
      </w:r>
      <w:r>
        <w:rPr>
          <w:rFonts w:ascii="Calibri" w:hAnsi="Calibri" w:cs="CMR10"/>
        </w:rPr>
        <w:t xml:space="preserve">, high levels of cooperation can evolve </w:t>
      </w:r>
      <w:r w:rsidR="004E36A3">
        <w:rPr>
          <w:rFonts w:ascii="Calibri" w:hAnsi="Calibri" w:cs="CMR10"/>
        </w:rPr>
        <w:t>if the social groups contain at least cousins, with cousins having a relatedness coefficient of 0.12.</w:t>
      </w:r>
    </w:p>
    <w:bookmarkEnd w:id="263"/>
    <w:bookmarkEnd w:id="264"/>
    <w:p w14:paraId="27816FF9" w14:textId="77777777" w:rsidR="00394753" w:rsidRDefault="00394753" w:rsidP="00394753">
      <w:pPr>
        <w:rPr>
          <w:i/>
        </w:rPr>
      </w:pPr>
    </w:p>
    <w:p w14:paraId="2BB172F5" w14:textId="77777777" w:rsidR="009763DC" w:rsidRDefault="00A02F25" w:rsidP="00394753">
      <w:pPr>
        <w:rPr>
          <w:i/>
        </w:rPr>
      </w:pPr>
      <w:r w:rsidRPr="00A02F25">
        <w:rPr>
          <w:i/>
        </w:rPr>
        <w:t>Explanations of correlations within runs</w:t>
      </w:r>
    </w:p>
    <w:p w14:paraId="7F5943E4" w14:textId="5CC84C4A" w:rsidR="00256390" w:rsidRPr="00A02F25" w:rsidRDefault="009763DC" w:rsidP="00256390">
      <w:pPr>
        <w:spacing w:line="480" w:lineRule="auto"/>
        <w:rPr>
          <w:rFonts w:ascii="Calibri" w:hAnsi="Calibri" w:cs="CMR10"/>
        </w:rPr>
      </w:pPr>
      <w:r>
        <w:t xml:space="preserve">Another interesting result is the periodic </w:t>
      </w:r>
      <w:r w:rsidR="001D6F7D">
        <w:t>cycles that emerge within individual runs</w:t>
      </w:r>
      <w:r w:rsidR="00256390">
        <w:rPr>
          <w:rFonts w:ascii="Calibri" w:hAnsi="Calibri" w:cs="CMR10"/>
        </w:rPr>
        <w:t>.</w:t>
      </w:r>
      <w:r w:rsidR="009711B4">
        <w:rPr>
          <w:rFonts w:ascii="Calibri" w:hAnsi="Calibri" w:cs="CMR10"/>
        </w:rPr>
        <w:t xml:space="preserve"> A possible </w:t>
      </w:r>
      <w:r w:rsidR="008B2484">
        <w:rPr>
          <w:rFonts w:ascii="Calibri" w:hAnsi="Calibri" w:cs="CMR10"/>
        </w:rPr>
        <w:t>explanation</w:t>
      </w:r>
      <w:r w:rsidR="009711B4">
        <w:rPr>
          <w:rFonts w:ascii="Calibri" w:hAnsi="Calibri" w:cs="CMR10"/>
        </w:rPr>
        <w:t xml:space="preserve"> of the </w:t>
      </w:r>
      <w:r w:rsidR="008B2484">
        <w:rPr>
          <w:rFonts w:ascii="Calibri" w:hAnsi="Calibri" w:cs="CMR10"/>
        </w:rPr>
        <w:t>cycles</w:t>
      </w:r>
      <w:r w:rsidR="009711B4">
        <w:rPr>
          <w:rFonts w:ascii="Calibri" w:hAnsi="Calibri" w:cs="CMR10"/>
        </w:rPr>
        <w:t xml:space="preserve"> and the correlations observed is that</w:t>
      </w:r>
      <w:r w:rsidR="00256390">
        <w:rPr>
          <w:rFonts w:ascii="Calibri" w:hAnsi="Calibri" w:cs="CMR10"/>
        </w:rPr>
        <w:t xml:space="preserve"> as kin</w:t>
      </w:r>
      <w:commentRangeStart w:id="265"/>
      <w:r w:rsidR="00256390" w:rsidRPr="00A02F25">
        <w:rPr>
          <w:rFonts w:ascii="Calibri" w:hAnsi="Calibri" w:cs="CMR10"/>
        </w:rPr>
        <w:t xml:space="preserve"> </w:t>
      </w:r>
      <w:commentRangeEnd w:id="265"/>
      <w:r w:rsidR="00256390">
        <w:rPr>
          <w:rStyle w:val="CommentReference"/>
        </w:rPr>
        <w:commentReference w:id="265"/>
      </w:r>
      <w:r w:rsidR="00256390" w:rsidRPr="00A02F25">
        <w:rPr>
          <w:rFonts w:ascii="Calibri" w:hAnsi="Calibri" w:cs="CMR10"/>
        </w:rPr>
        <w:t>preference, and thus degree of relatedness within groups, increases, greater levels of cooperation</w:t>
      </w:r>
      <w:r w:rsidR="00256390">
        <w:rPr>
          <w:rFonts w:ascii="Calibri" w:hAnsi="Calibri" w:cs="CMR10"/>
        </w:rPr>
        <w:t xml:space="preserve"> are able to</w:t>
      </w:r>
      <w:r w:rsidR="00256390" w:rsidRPr="00A02F25">
        <w:rPr>
          <w:rFonts w:ascii="Calibri" w:hAnsi="Calibri" w:cs="CMR10"/>
        </w:rPr>
        <w:t xml:space="preserve"> evolve, albeit</w:t>
      </w:r>
      <w:r w:rsidR="00256390">
        <w:rPr>
          <w:rFonts w:ascii="Calibri" w:hAnsi="Calibri" w:cs="CMR10"/>
        </w:rPr>
        <w:t xml:space="preserve"> with a certain time lag</w:t>
      </w:r>
      <w:r w:rsidR="00256390" w:rsidRPr="00A02F25">
        <w:rPr>
          <w:rFonts w:ascii="Calibri" w:hAnsi="Calibri" w:cs="CMR10"/>
        </w:rPr>
        <w:t>.  Greater levels of cooperation, however, favour the formation of larger groups</w:t>
      </w:r>
      <w:r w:rsidR="00256390">
        <w:rPr>
          <w:rFonts w:ascii="Calibri" w:hAnsi="Calibri" w:cs="CMR10"/>
        </w:rPr>
        <w:t xml:space="preserve"> due to the increase in the optimum group </w:t>
      </w:r>
      <w:commentRangeStart w:id="266"/>
      <w:r w:rsidR="00256390">
        <w:rPr>
          <w:rFonts w:ascii="Calibri" w:hAnsi="Calibri" w:cs="CMR10"/>
        </w:rPr>
        <w:t>size</w:t>
      </w:r>
      <w:commentRangeEnd w:id="266"/>
      <w:r w:rsidR="00256390">
        <w:rPr>
          <w:rStyle w:val="CommentReference"/>
        </w:rPr>
        <w:commentReference w:id="266"/>
      </w:r>
      <w:r w:rsidR="00AD2AB5">
        <w:rPr>
          <w:rFonts w:ascii="Calibri" w:hAnsi="Calibri" w:cs="CMR10"/>
        </w:rPr>
        <w:t xml:space="preserve"> </w:t>
      </w:r>
      <w:r w:rsidR="009711B4">
        <w:t xml:space="preserve">Group size is positively correlated with cooperation which could </w:t>
      </w:r>
      <w:r w:rsidR="009711B4">
        <w:rPr>
          <w:rFonts w:ascii="Calibri" w:hAnsi="Calibri" w:cs="CMR10"/>
        </w:rPr>
        <w:t>reflect</w:t>
      </w:r>
      <w:r w:rsidR="009711B4" w:rsidRPr="009C1F9F">
        <w:rPr>
          <w:rFonts w:ascii="Calibri" w:hAnsi="Calibri" w:cs="CMR10"/>
        </w:rPr>
        <w:t xml:space="preserve"> the fact that optimum and stable group sizes are directly proportional to the average</w:t>
      </w:r>
      <w:r w:rsidR="009711B4" w:rsidRPr="009C1F9F">
        <w:rPr>
          <w:rFonts w:ascii="Calibri" w:hAnsi="Calibri" w:cs="CMR10"/>
          <w:i/>
        </w:rPr>
        <w:t xml:space="preserve"> </w:t>
      </w:r>
      <w:r w:rsidR="009711B4" w:rsidRPr="009C1F9F">
        <w:rPr>
          <w:rFonts w:ascii="Calibri" w:hAnsi="Calibri" w:cs="CMR10"/>
        </w:rPr>
        <w:t xml:space="preserve">cooperative tendencies in the groups, as seen in </w:t>
      </w:r>
      <w:proofErr w:type="spellStart"/>
      <w:r w:rsidR="009711B4" w:rsidRPr="009C1F9F">
        <w:rPr>
          <w:rFonts w:ascii="Calibri" w:hAnsi="Calibri" w:cs="CMR10"/>
        </w:rPr>
        <w:t>eq</w:t>
      </w:r>
      <w:proofErr w:type="spellEnd"/>
      <w:r w:rsidR="009711B4" w:rsidRPr="009C1F9F">
        <w:rPr>
          <w:rFonts w:ascii="Calibri" w:hAnsi="Calibri" w:cs="CMR10"/>
        </w:rPr>
        <w:t xml:space="preserve"> (3) in </w:t>
      </w:r>
      <w:proofErr w:type="spellStart"/>
      <w:r w:rsidR="009711B4" w:rsidRPr="009C1F9F">
        <w:rPr>
          <w:rFonts w:ascii="Calibri" w:hAnsi="Calibri" w:cs="CMR10"/>
        </w:rPr>
        <w:t>Avilés</w:t>
      </w:r>
      <w:proofErr w:type="spellEnd"/>
      <w:r w:rsidR="009711B4" w:rsidRPr="009C1F9F">
        <w:rPr>
          <w:rFonts w:ascii="Calibri" w:hAnsi="Calibri" w:cs="CMR10"/>
        </w:rPr>
        <w:t xml:space="preserve"> (1999); </w:t>
      </w:r>
      <w:proofErr w:type="spellStart"/>
      <w:r w:rsidR="009711B4" w:rsidRPr="009C1F9F">
        <w:rPr>
          <w:rFonts w:ascii="Calibri" w:hAnsi="Calibri" w:cs="CMR10"/>
        </w:rPr>
        <w:t>eqs</w:t>
      </w:r>
      <w:proofErr w:type="spellEnd"/>
      <w:r w:rsidR="009711B4" w:rsidRPr="009C1F9F">
        <w:rPr>
          <w:rFonts w:ascii="Calibri" w:hAnsi="Calibri" w:cs="CMR10"/>
        </w:rPr>
        <w:t xml:space="preserve"> (4 &amp; 5) in Appendix of </w:t>
      </w:r>
      <w:proofErr w:type="spellStart"/>
      <w:r w:rsidR="009711B4" w:rsidRPr="009C1F9F">
        <w:rPr>
          <w:rFonts w:ascii="Calibri" w:hAnsi="Calibri" w:cs="CMR10"/>
        </w:rPr>
        <w:t>Avilés</w:t>
      </w:r>
      <w:proofErr w:type="spellEnd"/>
      <w:r w:rsidR="009711B4" w:rsidRPr="009C1F9F">
        <w:rPr>
          <w:rFonts w:ascii="Calibri" w:hAnsi="Calibri" w:cs="CMR10"/>
        </w:rPr>
        <w:t xml:space="preserve"> et al. (2004), and Table 1 of Van </w:t>
      </w:r>
      <w:proofErr w:type="spellStart"/>
      <w:r w:rsidR="009711B4" w:rsidRPr="009C1F9F">
        <w:rPr>
          <w:rFonts w:ascii="Calibri" w:hAnsi="Calibri" w:cs="CMR10"/>
        </w:rPr>
        <w:t>Veelen</w:t>
      </w:r>
      <w:proofErr w:type="spellEnd"/>
      <w:r w:rsidR="009711B4" w:rsidRPr="009C1F9F">
        <w:rPr>
          <w:rFonts w:ascii="Calibri" w:hAnsi="Calibri" w:cs="CMR10"/>
        </w:rPr>
        <w:t xml:space="preserve"> et al. (2010)</w:t>
      </w:r>
      <w:r w:rsidR="009711B4">
        <w:rPr>
          <w:rFonts w:ascii="Calibri" w:hAnsi="Calibri" w:cs="CMR10"/>
        </w:rPr>
        <w:t>.</w:t>
      </w:r>
      <w:r w:rsidR="009711B4">
        <w:rPr>
          <w:rFonts w:ascii="Calibri" w:hAnsi="Calibri" w:cs="CMR10"/>
        </w:rPr>
        <w:t xml:space="preserve">This could explain </w:t>
      </w:r>
      <w:r w:rsidR="00AD2AB5">
        <w:rPr>
          <w:rFonts w:ascii="Calibri" w:hAnsi="Calibri" w:cs="CMR10"/>
        </w:rPr>
        <w:t xml:space="preserve">the observed positive correlation between group size and cooperation. </w:t>
      </w:r>
      <w:r w:rsidR="00256390" w:rsidRPr="00A02F25">
        <w:rPr>
          <w:rFonts w:ascii="Calibri" w:hAnsi="Calibri" w:cs="CMR10"/>
        </w:rPr>
        <w:t>The formation of larger groups may</w:t>
      </w:r>
      <w:r w:rsidR="00256390">
        <w:rPr>
          <w:rFonts w:ascii="Calibri" w:hAnsi="Calibri" w:cs="CMR10"/>
        </w:rPr>
        <w:t xml:space="preserve"> then </w:t>
      </w:r>
      <w:r w:rsidR="00256390" w:rsidRPr="00A02F25">
        <w:rPr>
          <w:rFonts w:ascii="Calibri" w:hAnsi="Calibri" w:cs="CMR10"/>
        </w:rPr>
        <w:t>require less restrictive admission requirements, causing the kin preference rules to bounce back to lower levels</w:t>
      </w:r>
      <w:r w:rsidR="009711B4">
        <w:rPr>
          <w:rFonts w:ascii="Calibri" w:hAnsi="Calibri" w:cs="CMR10"/>
        </w:rPr>
        <w:t xml:space="preserve"> which could explain the counter-correlation at a lag between kin preference and group size</w:t>
      </w:r>
      <w:r w:rsidR="00256390" w:rsidRPr="00A02F25">
        <w:rPr>
          <w:rFonts w:ascii="Calibri" w:hAnsi="Calibri" w:cs="CMR10"/>
        </w:rPr>
        <w:t>.  This will in turn lower the degree of relatedness within groups</w:t>
      </w:r>
      <w:r w:rsidR="00256390">
        <w:rPr>
          <w:rFonts w:ascii="Calibri" w:hAnsi="Calibri" w:cs="CMR10"/>
        </w:rPr>
        <w:t xml:space="preserve">, </w:t>
      </w:r>
      <w:r w:rsidR="00256390" w:rsidRPr="00A02F25">
        <w:rPr>
          <w:rFonts w:ascii="Calibri" w:hAnsi="Calibri" w:cs="CMR10"/>
        </w:rPr>
        <w:t>which would then allow the accumulation of less cooperative cheaters within groups.  This may then lead to lower group productivity and thus favour again groups that are more restrictive in their kinship admission rules.</w:t>
      </w:r>
      <w:r w:rsidR="00256390">
        <w:rPr>
          <w:rFonts w:ascii="Calibri" w:hAnsi="Calibri" w:cs="CMR10"/>
        </w:rPr>
        <w:t xml:space="preserve"> </w:t>
      </w:r>
    </w:p>
    <w:p w14:paraId="4DD6514B" w14:textId="50DA0F52" w:rsidR="00BF1AE9" w:rsidRDefault="004E36A3" w:rsidP="00F37ED4">
      <w:pPr>
        <w:spacing w:line="480" w:lineRule="auto"/>
      </w:pPr>
      <w:r>
        <w:t xml:space="preserve"> It also must be noted that examining the correlation within runs gives us</w:t>
      </w:r>
      <w:r w:rsidR="00BF1AE9">
        <w:t xml:space="preserve"> a different perspective on the evolution of the various grouping traits by allow us to get an idea of how the traits could influence each other directly rather than on average as we got from our previous analysis.</w:t>
      </w:r>
      <w:r w:rsidR="00124ABA">
        <w:t xml:space="preserve"> Within runs there is likely to be a direct causal effect between the parameters, but other factors could affect</w:t>
      </w:r>
      <w:r w:rsidR="00DE5163">
        <w:t xml:space="preserve"> the patterns observed when comparing between runs.</w:t>
      </w:r>
    </w:p>
    <w:p w14:paraId="432F6A41" w14:textId="3A6471E2" w:rsidR="00836104" w:rsidDel="008B2484" w:rsidRDefault="00836104" w:rsidP="00F37ED4">
      <w:pPr>
        <w:spacing w:line="480" w:lineRule="auto"/>
        <w:rPr>
          <w:del w:id="267" w:author="Ruth" w:date="2013-05-15T20:11:00Z"/>
        </w:rPr>
      </w:pPr>
    </w:p>
    <w:p w14:paraId="127114D4" w14:textId="6B7D6AC6" w:rsidR="00462EC9" w:rsidRPr="00A02F25" w:rsidRDefault="00A02F25" w:rsidP="00BC7068">
      <w:pPr>
        <w:spacing w:line="480" w:lineRule="auto"/>
        <w:rPr>
          <w:rFonts w:ascii="Calibri" w:hAnsi="Calibri" w:cs="CMR10"/>
        </w:rPr>
      </w:pPr>
      <w:del w:id="268" w:author="Ruth" w:date="2013-05-15T20:11:00Z">
        <w:r w:rsidDel="008B2484">
          <w:rPr>
            <w:rFonts w:ascii="Calibri" w:hAnsi="Calibri" w:cs="CMR10"/>
          </w:rPr>
          <w:delText xml:space="preserve"> </w:delText>
        </w:r>
      </w:del>
    </w:p>
    <w:p w14:paraId="1738B347" w14:textId="77777777" w:rsidR="00543F95" w:rsidRDefault="00543F95" w:rsidP="00BC7068">
      <w:pPr>
        <w:spacing w:line="480" w:lineRule="auto"/>
        <w:rPr>
          <w:rFonts w:ascii="Calibri" w:hAnsi="Calibri" w:cs="CMR10"/>
          <w:color w:val="FF0000"/>
        </w:rPr>
      </w:pPr>
    </w:p>
    <w:p w14:paraId="75426F59" w14:textId="786ECE48" w:rsidR="000315B5" w:rsidRDefault="00CD1B54" w:rsidP="00BC7068">
      <w:pPr>
        <w:spacing w:line="480" w:lineRule="auto"/>
        <w:rPr>
          <w:rFonts w:ascii="Calibri" w:hAnsi="Calibri"/>
          <w:lang w:val="en-CA"/>
        </w:rPr>
      </w:pPr>
      <w:r>
        <w:rPr>
          <w:rFonts w:ascii="Calibri" w:hAnsi="Calibri"/>
          <w:lang w:val="en-CA"/>
        </w:rPr>
        <w:t>Modelling</w:t>
      </w:r>
      <w:r w:rsidR="00FF0349">
        <w:rPr>
          <w:rFonts w:ascii="Calibri" w:hAnsi="Calibri"/>
          <w:lang w:val="en-CA"/>
        </w:rPr>
        <w:t xml:space="preserve"> the evolution of cooperation and kin preference as a two trait optimization process has demonstrated that how </w:t>
      </w:r>
      <w:r>
        <w:rPr>
          <w:rFonts w:ascii="Calibri" w:hAnsi="Calibri"/>
          <w:lang w:val="en-CA"/>
        </w:rPr>
        <w:t>restrictive</w:t>
      </w:r>
      <w:r w:rsidR="00FF0349">
        <w:rPr>
          <w:rFonts w:ascii="Calibri" w:hAnsi="Calibri"/>
          <w:lang w:val="en-CA"/>
        </w:rPr>
        <w:t xml:space="preserve"> a group </w:t>
      </w:r>
      <w:r>
        <w:rPr>
          <w:rFonts w:ascii="Calibri" w:hAnsi="Calibri"/>
          <w:lang w:val="en-CA"/>
        </w:rPr>
        <w:t xml:space="preserve">can be </w:t>
      </w:r>
      <w:r w:rsidR="00FF0349">
        <w:rPr>
          <w:rFonts w:ascii="Calibri" w:hAnsi="Calibri"/>
          <w:lang w:val="en-CA"/>
        </w:rPr>
        <w:t>admitting</w:t>
      </w:r>
      <w:r>
        <w:rPr>
          <w:rFonts w:ascii="Calibri" w:hAnsi="Calibri"/>
          <w:lang w:val="en-CA"/>
        </w:rPr>
        <w:t xml:space="preserve"> only</w:t>
      </w:r>
      <w:r w:rsidR="00FF0349">
        <w:rPr>
          <w:rFonts w:ascii="Calibri" w:hAnsi="Calibri"/>
          <w:lang w:val="en-CA"/>
        </w:rPr>
        <w:t xml:space="preserve"> kin depends on the demographic and ecological characteristics of a species</w:t>
      </w:r>
      <w:r>
        <w:rPr>
          <w:rFonts w:ascii="Calibri" w:hAnsi="Calibri"/>
          <w:lang w:val="en-CA"/>
        </w:rPr>
        <w:t xml:space="preserve"> or population. However it is also of note that being</w:t>
      </w:r>
      <w:r w:rsidR="00FF0349">
        <w:rPr>
          <w:rFonts w:ascii="Calibri" w:hAnsi="Calibri"/>
          <w:lang w:val="en-CA"/>
        </w:rPr>
        <w:t xml:space="preserve"> unable to restrict </w:t>
      </w:r>
      <w:r w:rsidR="007A25DD">
        <w:rPr>
          <w:rFonts w:ascii="Calibri" w:hAnsi="Calibri"/>
          <w:lang w:val="en-CA"/>
        </w:rPr>
        <w:t xml:space="preserve">ones </w:t>
      </w:r>
      <w:r w:rsidR="00FF0349">
        <w:rPr>
          <w:rFonts w:ascii="Calibri" w:hAnsi="Calibri"/>
          <w:lang w:val="en-CA"/>
        </w:rPr>
        <w:t xml:space="preserve">group to kin does not affect the level of cooperation that evolves, except when the cost to the individual of cooperation is very high and the ecologically determined optimum group size is </w:t>
      </w:r>
      <w:r w:rsidR="007A25DD">
        <w:rPr>
          <w:rFonts w:ascii="Calibri" w:hAnsi="Calibri"/>
          <w:lang w:val="en-CA"/>
        </w:rPr>
        <w:t xml:space="preserve">difficult </w:t>
      </w:r>
      <w:r w:rsidR="00FF0349">
        <w:rPr>
          <w:rFonts w:ascii="Calibri" w:hAnsi="Calibri"/>
          <w:lang w:val="en-CA"/>
        </w:rPr>
        <w:t>to attain.</w:t>
      </w:r>
    </w:p>
    <w:p w14:paraId="425EC0C8" w14:textId="334697C1" w:rsidR="00C42C2C" w:rsidRDefault="00C42C2C" w:rsidP="00BC7068">
      <w:pPr>
        <w:spacing w:line="480" w:lineRule="auto"/>
        <w:rPr>
          <w:rFonts w:ascii="Calibri" w:hAnsi="Calibri"/>
          <w:lang w:val="en-CA"/>
        </w:rPr>
      </w:pPr>
      <w:r>
        <w:rPr>
          <w:rFonts w:ascii="Calibri" w:hAnsi="Calibri"/>
          <w:lang w:val="en-CA"/>
        </w:rPr>
        <w:t>Literature Cited</w:t>
      </w:r>
    </w:p>
    <w:p w14:paraId="49D08F0F" w14:textId="2DE34413" w:rsidR="00E0053A" w:rsidRPr="008B2484" w:rsidRDefault="00C42C2C" w:rsidP="008B2484">
      <w:pPr>
        <w:pStyle w:val="Bibliography"/>
        <w:rPr>
          <w:rFonts w:ascii="Calibri" w:hAnsi="Calibri"/>
        </w:rPr>
      </w:pPr>
      <w:r>
        <w:rPr>
          <w:rFonts w:ascii="Calibri" w:hAnsi="Calibri"/>
          <w:lang w:val="en-CA"/>
        </w:rPr>
        <w:fldChar w:fldCharType="begin"/>
      </w:r>
      <w:r w:rsidR="00DA748C">
        <w:rPr>
          <w:rFonts w:ascii="Calibri" w:hAnsi="Calibri"/>
          <w:lang w:val="en-CA"/>
        </w:rPr>
        <w:instrText xml:space="preserve"> ADDIN ZOTERO_BIBL {"custom":[]} CSL_BIBLIOGRAPHY </w:instrText>
      </w:r>
      <w:r>
        <w:rPr>
          <w:rFonts w:ascii="Calibri" w:hAnsi="Calibri"/>
          <w:lang w:val="en-CA"/>
        </w:rPr>
        <w:fldChar w:fldCharType="separate"/>
      </w:r>
      <w:proofErr w:type="spellStart"/>
      <w:proofErr w:type="gramStart"/>
      <w:r w:rsidR="00E0053A" w:rsidRPr="008B2484">
        <w:rPr>
          <w:rFonts w:ascii="Calibri" w:hAnsi="Calibri"/>
        </w:rPr>
        <w:t>Altmann</w:t>
      </w:r>
      <w:proofErr w:type="spellEnd"/>
      <w:r w:rsidR="00E0053A" w:rsidRPr="008B2484">
        <w:rPr>
          <w:rFonts w:ascii="Calibri" w:hAnsi="Calibri"/>
        </w:rPr>
        <w:t xml:space="preserve">, J. (1979) Age Cohorts as Paternal </w:t>
      </w:r>
      <w:proofErr w:type="spellStart"/>
      <w:r w:rsidR="00E0053A" w:rsidRPr="008B2484">
        <w:rPr>
          <w:rFonts w:ascii="Calibri" w:hAnsi="Calibri"/>
        </w:rPr>
        <w:t>Sibships</w:t>
      </w:r>
      <w:proofErr w:type="spellEnd"/>
      <w:r w:rsidR="00E0053A" w:rsidRPr="008B2484">
        <w:rPr>
          <w:rFonts w:ascii="Calibri" w:hAnsi="Calibri"/>
        </w:rPr>
        <w:t>.</w:t>
      </w:r>
      <w:proofErr w:type="gramEnd"/>
      <w:r w:rsidR="00E0053A" w:rsidRPr="008B2484">
        <w:rPr>
          <w:rFonts w:ascii="Calibri" w:hAnsi="Calibri"/>
        </w:rPr>
        <w:t xml:space="preserve"> </w:t>
      </w:r>
      <w:proofErr w:type="spellStart"/>
      <w:proofErr w:type="gramStart"/>
      <w:r w:rsidR="00E0053A" w:rsidRPr="008B2484">
        <w:rPr>
          <w:rFonts w:ascii="Calibri" w:hAnsi="Calibri"/>
          <w:i/>
          <w:iCs/>
        </w:rPr>
        <w:t>Behavioral</w:t>
      </w:r>
      <w:proofErr w:type="spellEnd"/>
      <w:r w:rsidR="00E0053A" w:rsidRPr="008B2484">
        <w:rPr>
          <w:rFonts w:ascii="Calibri" w:hAnsi="Calibri"/>
          <w:i/>
          <w:iCs/>
        </w:rPr>
        <w:t xml:space="preserve"> Ecology and </w:t>
      </w:r>
      <w:proofErr w:type="spellStart"/>
      <w:r w:rsidR="00E0053A" w:rsidRPr="008B2484">
        <w:rPr>
          <w:rFonts w:ascii="Calibri" w:hAnsi="Calibri"/>
          <w:i/>
          <w:iCs/>
        </w:rPr>
        <w:t>Sociobiology</w:t>
      </w:r>
      <w:proofErr w:type="spellEnd"/>
      <w:r w:rsidR="00E0053A" w:rsidRPr="008B2484">
        <w:rPr>
          <w:rFonts w:ascii="Calibri" w:hAnsi="Calibri"/>
        </w:rPr>
        <w:t>.</w:t>
      </w:r>
      <w:proofErr w:type="gramEnd"/>
      <w:r w:rsidR="00E0053A" w:rsidRPr="008B2484">
        <w:rPr>
          <w:rFonts w:ascii="Calibri" w:hAnsi="Calibri"/>
        </w:rPr>
        <w:t xml:space="preserve"> [Online] 6 (2), 161–164. Available from: doi</w:t>
      </w:r>
      <w:proofErr w:type="gramStart"/>
      <w:r w:rsidR="00E0053A" w:rsidRPr="008B2484">
        <w:rPr>
          <w:rFonts w:ascii="Calibri" w:hAnsi="Calibri"/>
        </w:rPr>
        <w:t>:10.1007</w:t>
      </w:r>
      <w:proofErr w:type="gramEnd"/>
      <w:r w:rsidR="00E0053A" w:rsidRPr="008B2484">
        <w:rPr>
          <w:rFonts w:ascii="Calibri" w:hAnsi="Calibri"/>
        </w:rPr>
        <w:t>/BF00292563.</w:t>
      </w:r>
    </w:p>
    <w:p w14:paraId="610D0132" w14:textId="77777777" w:rsidR="00E0053A" w:rsidRPr="008B2484" w:rsidRDefault="00E0053A" w:rsidP="008B2484">
      <w:pPr>
        <w:pStyle w:val="Bibliography"/>
        <w:rPr>
          <w:rFonts w:ascii="Calibri" w:hAnsi="Calibri"/>
        </w:rPr>
      </w:pPr>
      <w:proofErr w:type="gramStart"/>
      <w:r w:rsidRPr="008B2484">
        <w:rPr>
          <w:rFonts w:ascii="Calibri" w:hAnsi="Calibri"/>
        </w:rPr>
        <w:t>Aviles, L. (1997) Causes and consequences of cooperation and permanent-sociality in spiders.</w:t>
      </w:r>
      <w:proofErr w:type="gramEnd"/>
      <w:r w:rsidRPr="008B2484">
        <w:rPr>
          <w:rFonts w:ascii="Calibri" w:hAnsi="Calibri"/>
        </w:rPr>
        <w:t xml:space="preserve"> In: </w:t>
      </w:r>
      <w:r w:rsidRPr="008B2484">
        <w:rPr>
          <w:rFonts w:ascii="Calibri" w:hAnsi="Calibri"/>
          <w:i/>
          <w:iCs/>
        </w:rPr>
        <w:t>The Evolution of Social Behaviour in Insects and Arachnids</w:t>
      </w:r>
      <w:r w:rsidRPr="008B2484">
        <w:rPr>
          <w:rFonts w:ascii="Calibri" w:hAnsi="Calibri"/>
        </w:rPr>
        <w:t xml:space="preserve">. </w:t>
      </w:r>
      <w:proofErr w:type="gramStart"/>
      <w:r w:rsidRPr="008B2484">
        <w:rPr>
          <w:rFonts w:ascii="Calibri" w:hAnsi="Calibri"/>
        </w:rPr>
        <w:t>Cambridge University Press.</w:t>
      </w:r>
      <w:proofErr w:type="gramEnd"/>
      <w:r w:rsidRPr="008B2484">
        <w:rPr>
          <w:rFonts w:ascii="Calibri" w:hAnsi="Calibri"/>
        </w:rPr>
        <w:t xml:space="preserve"> pp. 476–498.</w:t>
      </w:r>
    </w:p>
    <w:p w14:paraId="4AF3D7B2" w14:textId="77777777" w:rsidR="00E0053A" w:rsidRPr="008B2484" w:rsidRDefault="00E0053A" w:rsidP="008B2484">
      <w:pPr>
        <w:pStyle w:val="Bibliography"/>
        <w:rPr>
          <w:rFonts w:ascii="Calibri" w:hAnsi="Calibri"/>
        </w:rPr>
      </w:pPr>
      <w:proofErr w:type="spellStart"/>
      <w:r w:rsidRPr="008B2484">
        <w:rPr>
          <w:rFonts w:ascii="Calibri" w:hAnsi="Calibri"/>
        </w:rPr>
        <w:t>Avilés</w:t>
      </w:r>
      <w:proofErr w:type="spellEnd"/>
      <w:r w:rsidRPr="008B2484">
        <w:rPr>
          <w:rFonts w:ascii="Calibri" w:hAnsi="Calibri"/>
        </w:rPr>
        <w:t xml:space="preserve">, L., Fletcher, </w:t>
      </w:r>
      <w:proofErr w:type="spellStart"/>
      <w:r w:rsidRPr="008B2484">
        <w:rPr>
          <w:rFonts w:ascii="Calibri" w:hAnsi="Calibri"/>
        </w:rPr>
        <w:t>J.A</w:t>
      </w:r>
      <w:proofErr w:type="spellEnd"/>
      <w:r w:rsidRPr="008B2484">
        <w:rPr>
          <w:rFonts w:ascii="Calibri" w:hAnsi="Calibri"/>
        </w:rPr>
        <w:t xml:space="preserve">. &amp; Cutter, A.D. (2004) </w:t>
      </w:r>
      <w:proofErr w:type="gramStart"/>
      <w:r w:rsidRPr="008B2484">
        <w:rPr>
          <w:rFonts w:ascii="Calibri" w:hAnsi="Calibri"/>
        </w:rPr>
        <w:t>The</w:t>
      </w:r>
      <w:proofErr w:type="gramEnd"/>
      <w:r w:rsidRPr="008B2484">
        <w:rPr>
          <w:rFonts w:ascii="Calibri" w:hAnsi="Calibri"/>
        </w:rPr>
        <w:t xml:space="preserve"> kin composition of social groups: trading group size for degree of altruism. </w:t>
      </w:r>
      <w:proofErr w:type="gramStart"/>
      <w:r w:rsidRPr="008B2484">
        <w:rPr>
          <w:rFonts w:ascii="Calibri" w:hAnsi="Calibri"/>
          <w:i/>
          <w:iCs/>
        </w:rPr>
        <w:t>The American naturalist</w:t>
      </w:r>
      <w:r w:rsidRPr="008B2484">
        <w:rPr>
          <w:rFonts w:ascii="Calibri" w:hAnsi="Calibri"/>
        </w:rPr>
        <w:t>.</w:t>
      </w:r>
      <w:proofErr w:type="gramEnd"/>
      <w:r w:rsidRPr="008B2484">
        <w:rPr>
          <w:rFonts w:ascii="Calibri" w:hAnsi="Calibri"/>
        </w:rPr>
        <w:t xml:space="preserve"> [Online] 164 (2), 132–144. Available from: doi</w:t>
      </w:r>
      <w:proofErr w:type="gramStart"/>
      <w:r w:rsidRPr="008B2484">
        <w:rPr>
          <w:rFonts w:ascii="Calibri" w:hAnsi="Calibri"/>
        </w:rPr>
        <w:t>:10.1086</w:t>
      </w:r>
      <w:proofErr w:type="gramEnd"/>
      <w:r w:rsidRPr="008B2484">
        <w:rPr>
          <w:rFonts w:ascii="Calibri" w:hAnsi="Calibri"/>
        </w:rPr>
        <w:t>/422263.</w:t>
      </w:r>
    </w:p>
    <w:p w14:paraId="07A69D29" w14:textId="77777777" w:rsidR="00E0053A" w:rsidRPr="008B2484" w:rsidRDefault="00E0053A" w:rsidP="008B2484">
      <w:pPr>
        <w:pStyle w:val="Bibliography"/>
        <w:rPr>
          <w:rFonts w:ascii="Calibri" w:hAnsi="Calibri"/>
        </w:rPr>
      </w:pPr>
      <w:proofErr w:type="gramStart"/>
      <w:r w:rsidRPr="008B2484">
        <w:rPr>
          <w:rFonts w:ascii="Calibri" w:hAnsi="Calibri"/>
        </w:rPr>
        <w:t xml:space="preserve">Aviles, L. &amp; </w:t>
      </w:r>
      <w:proofErr w:type="spellStart"/>
      <w:r w:rsidRPr="008B2484">
        <w:rPr>
          <w:rFonts w:ascii="Calibri" w:hAnsi="Calibri"/>
        </w:rPr>
        <w:t>Tufino</w:t>
      </w:r>
      <w:proofErr w:type="spellEnd"/>
      <w:r w:rsidRPr="008B2484">
        <w:rPr>
          <w:rFonts w:ascii="Calibri" w:hAnsi="Calibri"/>
        </w:rPr>
        <w:t xml:space="preserve">, P. (1998) Colony size and individual fitness in the social spider </w:t>
      </w:r>
      <w:proofErr w:type="spellStart"/>
      <w:r w:rsidRPr="008B2484">
        <w:rPr>
          <w:rFonts w:ascii="Calibri" w:hAnsi="Calibri"/>
        </w:rPr>
        <w:t>Anelosimus</w:t>
      </w:r>
      <w:proofErr w:type="spellEnd"/>
      <w:r w:rsidRPr="008B2484">
        <w:rPr>
          <w:rFonts w:ascii="Calibri" w:hAnsi="Calibri"/>
        </w:rPr>
        <w:t xml:space="preserve"> </w:t>
      </w:r>
      <w:proofErr w:type="spellStart"/>
      <w:r w:rsidRPr="008B2484">
        <w:rPr>
          <w:rFonts w:ascii="Calibri" w:hAnsi="Calibri"/>
        </w:rPr>
        <w:t>eximius</w:t>
      </w:r>
      <w:proofErr w:type="spellEnd"/>
      <w:r w:rsidRPr="008B2484">
        <w:rPr>
          <w:rFonts w:ascii="Calibri" w:hAnsi="Calibri"/>
        </w:rPr>
        <w:t>.</w:t>
      </w:r>
      <w:proofErr w:type="gramEnd"/>
      <w:r w:rsidRPr="008B2484">
        <w:rPr>
          <w:rFonts w:ascii="Calibri" w:hAnsi="Calibri"/>
        </w:rPr>
        <w:t xml:space="preserve"> </w:t>
      </w:r>
      <w:proofErr w:type="gramStart"/>
      <w:r w:rsidRPr="008B2484">
        <w:rPr>
          <w:rFonts w:ascii="Calibri" w:hAnsi="Calibri"/>
          <w:i/>
          <w:iCs/>
        </w:rPr>
        <w:t>American Naturalist</w:t>
      </w:r>
      <w:r w:rsidRPr="008B2484">
        <w:rPr>
          <w:rFonts w:ascii="Calibri" w:hAnsi="Calibri"/>
        </w:rPr>
        <w:t>.</w:t>
      </w:r>
      <w:proofErr w:type="gramEnd"/>
      <w:r w:rsidRPr="008B2484">
        <w:rPr>
          <w:rFonts w:ascii="Calibri" w:hAnsi="Calibri"/>
        </w:rPr>
        <w:t xml:space="preserve"> [Online] 152 (3), 403–418. Available from: doi</w:t>
      </w:r>
      <w:proofErr w:type="gramStart"/>
      <w:r w:rsidRPr="008B2484">
        <w:rPr>
          <w:rFonts w:ascii="Calibri" w:hAnsi="Calibri"/>
        </w:rPr>
        <w:t>:10.1086</w:t>
      </w:r>
      <w:proofErr w:type="gramEnd"/>
      <w:r w:rsidRPr="008B2484">
        <w:rPr>
          <w:rFonts w:ascii="Calibri" w:hAnsi="Calibri"/>
        </w:rPr>
        <w:t>/286178.</w:t>
      </w:r>
    </w:p>
    <w:p w14:paraId="1DE7EB0A" w14:textId="77777777" w:rsidR="00E0053A" w:rsidRPr="008B2484" w:rsidRDefault="00E0053A" w:rsidP="008B2484">
      <w:pPr>
        <w:pStyle w:val="Bibliography"/>
        <w:rPr>
          <w:rFonts w:ascii="Calibri" w:hAnsi="Calibri"/>
        </w:rPr>
      </w:pPr>
      <w:r w:rsidRPr="008B2484">
        <w:rPr>
          <w:rFonts w:ascii="Calibri" w:hAnsi="Calibri"/>
        </w:rPr>
        <w:t xml:space="preserve">Beckerman, </w:t>
      </w:r>
      <w:proofErr w:type="spellStart"/>
      <w:r w:rsidRPr="008B2484">
        <w:rPr>
          <w:rFonts w:ascii="Calibri" w:hAnsi="Calibri"/>
        </w:rPr>
        <w:t>A.P</w:t>
      </w:r>
      <w:proofErr w:type="spellEnd"/>
      <w:r w:rsidRPr="008B2484">
        <w:rPr>
          <w:rFonts w:ascii="Calibri" w:hAnsi="Calibri"/>
        </w:rPr>
        <w:t xml:space="preserve">., Sharp, </w:t>
      </w:r>
      <w:proofErr w:type="spellStart"/>
      <w:r w:rsidRPr="008B2484">
        <w:rPr>
          <w:rFonts w:ascii="Calibri" w:hAnsi="Calibri"/>
        </w:rPr>
        <w:t>S.P</w:t>
      </w:r>
      <w:proofErr w:type="spellEnd"/>
      <w:r w:rsidRPr="008B2484">
        <w:rPr>
          <w:rFonts w:ascii="Calibri" w:hAnsi="Calibri"/>
        </w:rPr>
        <w:t xml:space="preserve">. &amp; </w:t>
      </w:r>
      <w:proofErr w:type="spellStart"/>
      <w:r w:rsidRPr="008B2484">
        <w:rPr>
          <w:rFonts w:ascii="Calibri" w:hAnsi="Calibri"/>
        </w:rPr>
        <w:t>Hatchwell</w:t>
      </w:r>
      <w:proofErr w:type="spellEnd"/>
      <w:r w:rsidRPr="008B2484">
        <w:rPr>
          <w:rFonts w:ascii="Calibri" w:hAnsi="Calibri"/>
        </w:rPr>
        <w:t xml:space="preserve">, </w:t>
      </w:r>
      <w:proofErr w:type="spellStart"/>
      <w:r w:rsidRPr="008B2484">
        <w:rPr>
          <w:rFonts w:ascii="Calibri" w:hAnsi="Calibri"/>
        </w:rPr>
        <w:t>B.J</w:t>
      </w:r>
      <w:proofErr w:type="spellEnd"/>
      <w:r w:rsidRPr="008B2484">
        <w:rPr>
          <w:rFonts w:ascii="Calibri" w:hAnsi="Calibri"/>
        </w:rPr>
        <w:t xml:space="preserve">. (2011) Predation and kin-structured populations: an empirical perspective on the evolution of cooperation. </w:t>
      </w:r>
      <w:proofErr w:type="spellStart"/>
      <w:proofErr w:type="gramStart"/>
      <w:r w:rsidRPr="008B2484">
        <w:rPr>
          <w:rFonts w:ascii="Calibri" w:hAnsi="Calibri"/>
          <w:i/>
          <w:iCs/>
        </w:rPr>
        <w:t>Behavioral</w:t>
      </w:r>
      <w:proofErr w:type="spellEnd"/>
      <w:r w:rsidRPr="008B2484">
        <w:rPr>
          <w:rFonts w:ascii="Calibri" w:hAnsi="Calibri"/>
          <w:i/>
          <w:iCs/>
        </w:rPr>
        <w:t xml:space="preserve"> Ecology</w:t>
      </w:r>
      <w:r w:rsidRPr="008B2484">
        <w:rPr>
          <w:rFonts w:ascii="Calibri" w:hAnsi="Calibri"/>
        </w:rPr>
        <w:t>.</w:t>
      </w:r>
      <w:proofErr w:type="gramEnd"/>
      <w:r w:rsidRPr="008B2484">
        <w:rPr>
          <w:rFonts w:ascii="Calibri" w:hAnsi="Calibri"/>
        </w:rPr>
        <w:t xml:space="preserve"> [Online] 22 (6), 1294–1303. Available from: doi:10.1093/</w:t>
      </w:r>
      <w:proofErr w:type="spellStart"/>
      <w:r w:rsidRPr="008B2484">
        <w:rPr>
          <w:rFonts w:ascii="Calibri" w:hAnsi="Calibri"/>
        </w:rPr>
        <w:t>beheco</w:t>
      </w:r>
      <w:proofErr w:type="spellEnd"/>
      <w:r w:rsidRPr="008B2484">
        <w:rPr>
          <w:rFonts w:ascii="Calibri" w:hAnsi="Calibri"/>
        </w:rPr>
        <w:t>/arr131 [Accessed: 28 January 2013].</w:t>
      </w:r>
    </w:p>
    <w:p w14:paraId="65309A80" w14:textId="77777777" w:rsidR="00E0053A" w:rsidRPr="008B2484" w:rsidRDefault="00E0053A" w:rsidP="008B2484">
      <w:pPr>
        <w:pStyle w:val="Bibliography"/>
        <w:rPr>
          <w:rFonts w:ascii="Calibri" w:hAnsi="Calibri"/>
        </w:rPr>
      </w:pPr>
      <w:proofErr w:type="spellStart"/>
      <w:r w:rsidRPr="008B2484">
        <w:rPr>
          <w:rFonts w:ascii="Calibri" w:hAnsi="Calibri"/>
        </w:rPr>
        <w:t>Burland</w:t>
      </w:r>
      <w:proofErr w:type="spellEnd"/>
      <w:r w:rsidRPr="008B2484">
        <w:rPr>
          <w:rFonts w:ascii="Calibri" w:hAnsi="Calibri"/>
        </w:rPr>
        <w:t xml:space="preserve">, </w:t>
      </w:r>
      <w:proofErr w:type="spellStart"/>
      <w:r w:rsidRPr="008B2484">
        <w:rPr>
          <w:rFonts w:ascii="Calibri" w:hAnsi="Calibri"/>
        </w:rPr>
        <w:t>T.M</w:t>
      </w:r>
      <w:proofErr w:type="spellEnd"/>
      <w:r w:rsidRPr="008B2484">
        <w:rPr>
          <w:rFonts w:ascii="Calibri" w:hAnsi="Calibri"/>
        </w:rPr>
        <w:t xml:space="preserve">., Bennett, N.C., Jarvis, </w:t>
      </w:r>
      <w:proofErr w:type="spellStart"/>
      <w:r w:rsidRPr="008B2484">
        <w:rPr>
          <w:rFonts w:ascii="Calibri" w:hAnsi="Calibri"/>
        </w:rPr>
        <w:t>J.U.M</w:t>
      </w:r>
      <w:proofErr w:type="spellEnd"/>
      <w:r w:rsidRPr="008B2484">
        <w:rPr>
          <w:rFonts w:ascii="Calibri" w:hAnsi="Calibri"/>
        </w:rPr>
        <w:t xml:space="preserve">. &amp; </w:t>
      </w:r>
      <w:proofErr w:type="spellStart"/>
      <w:r w:rsidRPr="008B2484">
        <w:rPr>
          <w:rFonts w:ascii="Calibri" w:hAnsi="Calibri"/>
        </w:rPr>
        <w:t>Faulkes</w:t>
      </w:r>
      <w:proofErr w:type="spellEnd"/>
      <w:r w:rsidRPr="008B2484">
        <w:rPr>
          <w:rFonts w:ascii="Calibri" w:hAnsi="Calibri"/>
        </w:rPr>
        <w:t xml:space="preserve">, C.G. (2002) </w:t>
      </w:r>
      <w:proofErr w:type="spellStart"/>
      <w:r w:rsidRPr="008B2484">
        <w:rPr>
          <w:rFonts w:ascii="Calibri" w:hAnsi="Calibri"/>
        </w:rPr>
        <w:t>Eusociality</w:t>
      </w:r>
      <w:proofErr w:type="spellEnd"/>
      <w:r w:rsidRPr="008B2484">
        <w:rPr>
          <w:rFonts w:ascii="Calibri" w:hAnsi="Calibri"/>
        </w:rPr>
        <w:t xml:space="preserve"> in African mole-rats: new insights from patterns of genetic relatedness in the </w:t>
      </w:r>
      <w:proofErr w:type="spellStart"/>
      <w:r w:rsidRPr="008B2484">
        <w:rPr>
          <w:rFonts w:ascii="Calibri" w:hAnsi="Calibri"/>
        </w:rPr>
        <w:t>Damaraland</w:t>
      </w:r>
      <w:proofErr w:type="spellEnd"/>
      <w:r w:rsidRPr="008B2484">
        <w:rPr>
          <w:rFonts w:ascii="Calibri" w:hAnsi="Calibri"/>
        </w:rPr>
        <w:t xml:space="preserve"> mole-rat (</w:t>
      </w:r>
      <w:proofErr w:type="spellStart"/>
      <w:r w:rsidRPr="008B2484">
        <w:rPr>
          <w:rFonts w:ascii="Calibri" w:hAnsi="Calibri"/>
        </w:rPr>
        <w:t>Cryptomys</w:t>
      </w:r>
      <w:proofErr w:type="spellEnd"/>
      <w:r w:rsidRPr="008B2484">
        <w:rPr>
          <w:rFonts w:ascii="Calibri" w:hAnsi="Calibri"/>
        </w:rPr>
        <w:t xml:space="preserve"> </w:t>
      </w:r>
      <w:proofErr w:type="spellStart"/>
      <w:r w:rsidRPr="008B2484">
        <w:rPr>
          <w:rFonts w:ascii="Calibri" w:hAnsi="Calibri"/>
        </w:rPr>
        <w:t>damarensis</w:t>
      </w:r>
      <w:proofErr w:type="spellEnd"/>
      <w:r w:rsidRPr="008B2484">
        <w:rPr>
          <w:rFonts w:ascii="Calibri" w:hAnsi="Calibri"/>
        </w:rPr>
        <w:t xml:space="preserve">). </w:t>
      </w:r>
      <w:proofErr w:type="gramStart"/>
      <w:r w:rsidRPr="008B2484">
        <w:rPr>
          <w:rFonts w:ascii="Calibri" w:hAnsi="Calibri"/>
          <w:i/>
          <w:iCs/>
        </w:rPr>
        <w:t>Proceedings of the Royal Society of London.</w:t>
      </w:r>
      <w:proofErr w:type="gramEnd"/>
      <w:r w:rsidRPr="008B2484">
        <w:rPr>
          <w:rFonts w:ascii="Calibri" w:hAnsi="Calibri"/>
          <w:i/>
          <w:iCs/>
        </w:rPr>
        <w:t xml:space="preserve"> Series B: Biological Sciences</w:t>
      </w:r>
      <w:r w:rsidRPr="008B2484">
        <w:rPr>
          <w:rFonts w:ascii="Calibri" w:hAnsi="Calibri"/>
        </w:rPr>
        <w:t>. [Online] 269 (1495), 1025–1030. Available from: doi:10.1098/rspb.2002.1978 [Accessed: 5 December 2012].</w:t>
      </w:r>
    </w:p>
    <w:p w14:paraId="14A3FF5D" w14:textId="77777777" w:rsidR="00E0053A" w:rsidRPr="008B2484" w:rsidRDefault="00E0053A" w:rsidP="008B2484">
      <w:pPr>
        <w:pStyle w:val="Bibliography"/>
        <w:rPr>
          <w:rFonts w:ascii="Calibri" w:hAnsi="Calibri"/>
        </w:rPr>
      </w:pPr>
      <w:proofErr w:type="spellStart"/>
      <w:r w:rsidRPr="008B2484">
        <w:rPr>
          <w:rFonts w:ascii="Calibri" w:hAnsi="Calibri"/>
        </w:rPr>
        <w:t>Chesser</w:t>
      </w:r>
      <w:proofErr w:type="spellEnd"/>
      <w:r w:rsidRPr="008B2484">
        <w:rPr>
          <w:rFonts w:ascii="Calibri" w:hAnsi="Calibri"/>
        </w:rPr>
        <w:t xml:space="preserve">, </w:t>
      </w:r>
      <w:proofErr w:type="spellStart"/>
      <w:r w:rsidRPr="008B2484">
        <w:rPr>
          <w:rFonts w:ascii="Calibri" w:hAnsi="Calibri"/>
        </w:rPr>
        <w:t>R.K</w:t>
      </w:r>
      <w:proofErr w:type="spellEnd"/>
      <w:r w:rsidRPr="008B2484">
        <w:rPr>
          <w:rFonts w:ascii="Calibri" w:hAnsi="Calibri"/>
        </w:rPr>
        <w:t xml:space="preserve">. (1998) Relativity of </w:t>
      </w:r>
      <w:proofErr w:type="spellStart"/>
      <w:r w:rsidRPr="008B2484">
        <w:rPr>
          <w:rFonts w:ascii="Calibri" w:hAnsi="Calibri"/>
        </w:rPr>
        <w:t>behavioral</w:t>
      </w:r>
      <w:proofErr w:type="spellEnd"/>
      <w:r w:rsidRPr="008B2484">
        <w:rPr>
          <w:rFonts w:ascii="Calibri" w:hAnsi="Calibri"/>
        </w:rPr>
        <w:t xml:space="preserve"> interactions in socially structured populations. </w:t>
      </w:r>
      <w:proofErr w:type="gramStart"/>
      <w:r w:rsidRPr="008B2484">
        <w:rPr>
          <w:rFonts w:ascii="Calibri" w:hAnsi="Calibri"/>
          <w:i/>
          <w:iCs/>
        </w:rPr>
        <w:t xml:space="preserve">Journal of </w:t>
      </w:r>
      <w:proofErr w:type="spellStart"/>
      <w:r w:rsidRPr="008B2484">
        <w:rPr>
          <w:rFonts w:ascii="Calibri" w:hAnsi="Calibri"/>
          <w:i/>
          <w:iCs/>
        </w:rPr>
        <w:t>Mammalogy</w:t>
      </w:r>
      <w:proofErr w:type="spellEnd"/>
      <w:r w:rsidRPr="008B2484">
        <w:rPr>
          <w:rFonts w:ascii="Calibri" w:hAnsi="Calibri"/>
        </w:rPr>
        <w:t>.</w:t>
      </w:r>
      <w:proofErr w:type="gramEnd"/>
      <w:r w:rsidRPr="008B2484">
        <w:rPr>
          <w:rFonts w:ascii="Calibri" w:hAnsi="Calibri"/>
        </w:rPr>
        <w:t xml:space="preserve"> [Online] 79 (3), 713–724. Available from: doi</w:t>
      </w:r>
      <w:proofErr w:type="gramStart"/>
      <w:r w:rsidRPr="008B2484">
        <w:rPr>
          <w:rFonts w:ascii="Calibri" w:hAnsi="Calibri"/>
        </w:rPr>
        <w:t>:10.2307</w:t>
      </w:r>
      <w:proofErr w:type="gramEnd"/>
      <w:r w:rsidRPr="008B2484">
        <w:rPr>
          <w:rFonts w:ascii="Calibri" w:hAnsi="Calibri"/>
        </w:rPr>
        <w:t>/1383082.</w:t>
      </w:r>
    </w:p>
    <w:p w14:paraId="7288449C" w14:textId="77777777" w:rsidR="00E0053A" w:rsidRPr="008B2484" w:rsidRDefault="00E0053A" w:rsidP="008B2484">
      <w:pPr>
        <w:pStyle w:val="Bibliography"/>
        <w:rPr>
          <w:rFonts w:ascii="Calibri" w:hAnsi="Calibri"/>
        </w:rPr>
      </w:pPr>
      <w:proofErr w:type="spellStart"/>
      <w:r w:rsidRPr="008B2484">
        <w:rPr>
          <w:rFonts w:ascii="Calibri" w:hAnsi="Calibri"/>
        </w:rPr>
        <w:t>Clutton</w:t>
      </w:r>
      <w:proofErr w:type="spellEnd"/>
      <w:r w:rsidRPr="008B2484">
        <w:rPr>
          <w:rFonts w:ascii="Calibri" w:hAnsi="Calibri"/>
        </w:rPr>
        <w:t xml:space="preserve">-Brock, T. (2002) </w:t>
      </w:r>
      <w:proofErr w:type="spellStart"/>
      <w:r w:rsidRPr="008B2484">
        <w:rPr>
          <w:rFonts w:ascii="Calibri" w:hAnsi="Calibri"/>
        </w:rPr>
        <w:t>Behavioral</w:t>
      </w:r>
      <w:proofErr w:type="spellEnd"/>
      <w:r w:rsidRPr="008B2484">
        <w:rPr>
          <w:rFonts w:ascii="Calibri" w:hAnsi="Calibri"/>
        </w:rPr>
        <w:t xml:space="preserve"> ecology - Breeding together: Kin selection and mutualism in   cooperative vertebrates. </w:t>
      </w:r>
      <w:proofErr w:type="gramStart"/>
      <w:r w:rsidRPr="008B2484">
        <w:rPr>
          <w:rFonts w:ascii="Calibri" w:hAnsi="Calibri"/>
          <w:i/>
          <w:iCs/>
        </w:rPr>
        <w:t>Science</w:t>
      </w:r>
      <w:r w:rsidRPr="008B2484">
        <w:rPr>
          <w:rFonts w:ascii="Calibri" w:hAnsi="Calibri"/>
        </w:rPr>
        <w:t>.</w:t>
      </w:r>
      <w:proofErr w:type="gramEnd"/>
      <w:r w:rsidRPr="008B2484">
        <w:rPr>
          <w:rFonts w:ascii="Calibri" w:hAnsi="Calibri"/>
        </w:rPr>
        <w:t xml:space="preserve"> [Online] 296 (5565), 69–72. Available from: doi:10.1126/science.296.5565.69.</w:t>
      </w:r>
    </w:p>
    <w:p w14:paraId="70BD0CDB" w14:textId="77777777" w:rsidR="00E0053A" w:rsidRPr="008B2484" w:rsidRDefault="00E0053A" w:rsidP="008B2484">
      <w:pPr>
        <w:pStyle w:val="Bibliography"/>
        <w:rPr>
          <w:rFonts w:ascii="Calibri" w:hAnsi="Calibri"/>
        </w:rPr>
      </w:pPr>
      <w:proofErr w:type="spellStart"/>
      <w:r w:rsidRPr="008B2484">
        <w:rPr>
          <w:rFonts w:ascii="Calibri" w:hAnsi="Calibri"/>
        </w:rPr>
        <w:t>Faulkes</w:t>
      </w:r>
      <w:proofErr w:type="spellEnd"/>
      <w:r w:rsidRPr="008B2484">
        <w:rPr>
          <w:rFonts w:ascii="Calibri" w:hAnsi="Calibri"/>
        </w:rPr>
        <w:t xml:space="preserve">, C.G., Abbott, </w:t>
      </w:r>
      <w:proofErr w:type="spellStart"/>
      <w:r w:rsidRPr="008B2484">
        <w:rPr>
          <w:rFonts w:ascii="Calibri" w:hAnsi="Calibri"/>
        </w:rPr>
        <w:t>D.H</w:t>
      </w:r>
      <w:proofErr w:type="spellEnd"/>
      <w:r w:rsidRPr="008B2484">
        <w:rPr>
          <w:rFonts w:ascii="Calibri" w:hAnsi="Calibri"/>
        </w:rPr>
        <w:t xml:space="preserve">., O’Brien, </w:t>
      </w:r>
      <w:proofErr w:type="spellStart"/>
      <w:r w:rsidRPr="008B2484">
        <w:rPr>
          <w:rFonts w:ascii="Calibri" w:hAnsi="Calibri"/>
        </w:rPr>
        <w:t>H.P</w:t>
      </w:r>
      <w:proofErr w:type="spellEnd"/>
      <w:r w:rsidRPr="008B2484">
        <w:rPr>
          <w:rFonts w:ascii="Calibri" w:hAnsi="Calibri"/>
        </w:rPr>
        <w:t xml:space="preserve">., Lau, L., </w:t>
      </w:r>
      <w:r w:rsidRPr="008B2484">
        <w:rPr>
          <w:rFonts w:ascii="Calibri" w:hAnsi="Calibri"/>
          <w:i/>
          <w:iCs/>
        </w:rPr>
        <w:t>et al.</w:t>
      </w:r>
      <w:r w:rsidRPr="008B2484">
        <w:rPr>
          <w:rFonts w:ascii="Calibri" w:hAnsi="Calibri"/>
        </w:rPr>
        <w:t xml:space="preserve"> (1997) Micro- and </w:t>
      </w:r>
      <w:proofErr w:type="spellStart"/>
      <w:r w:rsidRPr="008B2484">
        <w:rPr>
          <w:rFonts w:ascii="Calibri" w:hAnsi="Calibri"/>
        </w:rPr>
        <w:t>macrogeographical</w:t>
      </w:r>
      <w:proofErr w:type="spellEnd"/>
      <w:r w:rsidRPr="008B2484">
        <w:rPr>
          <w:rFonts w:ascii="Calibri" w:hAnsi="Calibri"/>
        </w:rPr>
        <w:t xml:space="preserve"> genetic structure of colonies of naked mole-rats </w:t>
      </w:r>
      <w:proofErr w:type="spellStart"/>
      <w:r w:rsidRPr="008B2484">
        <w:rPr>
          <w:rFonts w:ascii="Calibri" w:hAnsi="Calibri"/>
        </w:rPr>
        <w:t>Heterocephalus</w:t>
      </w:r>
      <w:proofErr w:type="spellEnd"/>
      <w:r w:rsidRPr="008B2484">
        <w:rPr>
          <w:rFonts w:ascii="Calibri" w:hAnsi="Calibri"/>
        </w:rPr>
        <w:t xml:space="preserve"> </w:t>
      </w:r>
      <w:proofErr w:type="spellStart"/>
      <w:r w:rsidRPr="008B2484">
        <w:rPr>
          <w:rFonts w:ascii="Calibri" w:hAnsi="Calibri"/>
        </w:rPr>
        <w:t>glaber</w:t>
      </w:r>
      <w:proofErr w:type="spellEnd"/>
      <w:r w:rsidRPr="008B2484">
        <w:rPr>
          <w:rFonts w:ascii="Calibri" w:hAnsi="Calibri"/>
        </w:rPr>
        <w:t xml:space="preserve">. </w:t>
      </w:r>
      <w:proofErr w:type="gramStart"/>
      <w:r w:rsidRPr="008B2484">
        <w:rPr>
          <w:rFonts w:ascii="Calibri" w:hAnsi="Calibri"/>
          <w:i/>
          <w:iCs/>
        </w:rPr>
        <w:t>Molecular Ecology</w:t>
      </w:r>
      <w:r w:rsidRPr="008B2484">
        <w:rPr>
          <w:rFonts w:ascii="Calibri" w:hAnsi="Calibri"/>
        </w:rPr>
        <w:t>.</w:t>
      </w:r>
      <w:proofErr w:type="gramEnd"/>
      <w:r w:rsidRPr="008B2484">
        <w:rPr>
          <w:rFonts w:ascii="Calibri" w:hAnsi="Calibri"/>
        </w:rPr>
        <w:t xml:space="preserve"> [Online] 6 (7), 615–628. Available from: doi:10.1046/j.1365-294X.1997.00227.x [Accessed: 5 December 2012].</w:t>
      </w:r>
    </w:p>
    <w:p w14:paraId="1FA314E3" w14:textId="77777777" w:rsidR="00E0053A" w:rsidRPr="008B2484" w:rsidRDefault="00E0053A" w:rsidP="008B2484">
      <w:pPr>
        <w:pStyle w:val="Bibliography"/>
        <w:rPr>
          <w:rFonts w:ascii="Calibri" w:hAnsi="Calibri"/>
        </w:rPr>
      </w:pPr>
      <w:proofErr w:type="spellStart"/>
      <w:proofErr w:type="gramStart"/>
      <w:r w:rsidRPr="008B2484">
        <w:rPr>
          <w:rFonts w:ascii="Calibri" w:hAnsi="Calibri"/>
        </w:rPr>
        <w:lastRenderedPageBreak/>
        <w:t>Heinsohn</w:t>
      </w:r>
      <w:proofErr w:type="spellEnd"/>
      <w:r w:rsidRPr="008B2484">
        <w:rPr>
          <w:rFonts w:ascii="Calibri" w:hAnsi="Calibri"/>
        </w:rPr>
        <w:t>, R.G. (1992) Cooperative enhancement of reproductive success in white-winged choughs.</w:t>
      </w:r>
      <w:proofErr w:type="gramEnd"/>
      <w:r w:rsidRPr="008B2484">
        <w:rPr>
          <w:rFonts w:ascii="Calibri" w:hAnsi="Calibri"/>
        </w:rPr>
        <w:t xml:space="preserve"> </w:t>
      </w:r>
      <w:proofErr w:type="gramStart"/>
      <w:r w:rsidRPr="008B2484">
        <w:rPr>
          <w:rFonts w:ascii="Calibri" w:hAnsi="Calibri"/>
          <w:i/>
          <w:iCs/>
        </w:rPr>
        <w:t>Evolutionary Ecology</w:t>
      </w:r>
      <w:r w:rsidRPr="008B2484">
        <w:rPr>
          <w:rFonts w:ascii="Calibri" w:hAnsi="Calibri"/>
        </w:rPr>
        <w:t>.</w:t>
      </w:r>
      <w:proofErr w:type="gramEnd"/>
      <w:r w:rsidRPr="008B2484">
        <w:rPr>
          <w:rFonts w:ascii="Calibri" w:hAnsi="Calibri"/>
        </w:rPr>
        <w:t xml:space="preserve"> </w:t>
      </w:r>
      <w:proofErr w:type="gramStart"/>
      <w:r w:rsidRPr="008B2484">
        <w:rPr>
          <w:rFonts w:ascii="Calibri" w:hAnsi="Calibri"/>
        </w:rPr>
        <w:t>[Online] 697–114.</w:t>
      </w:r>
      <w:proofErr w:type="gramEnd"/>
      <w:r w:rsidRPr="008B2484">
        <w:rPr>
          <w:rFonts w:ascii="Calibri" w:hAnsi="Calibri"/>
        </w:rPr>
        <w:t xml:space="preserve"> Available from: doi</w:t>
      </w:r>
      <w:proofErr w:type="gramStart"/>
      <w:r w:rsidRPr="008B2484">
        <w:rPr>
          <w:rFonts w:ascii="Calibri" w:hAnsi="Calibri"/>
        </w:rPr>
        <w:t>:10.1007</w:t>
      </w:r>
      <w:proofErr w:type="gramEnd"/>
      <w:r w:rsidRPr="008B2484">
        <w:rPr>
          <w:rFonts w:ascii="Calibri" w:hAnsi="Calibri"/>
        </w:rPr>
        <w:t>/BF02270705 [Accessed: 26 August 2011].</w:t>
      </w:r>
    </w:p>
    <w:p w14:paraId="4E650E86" w14:textId="77777777" w:rsidR="00E0053A" w:rsidRPr="008B2484" w:rsidRDefault="00E0053A" w:rsidP="008B2484">
      <w:pPr>
        <w:pStyle w:val="Bibliography"/>
        <w:rPr>
          <w:rFonts w:ascii="Calibri" w:hAnsi="Calibri"/>
        </w:rPr>
      </w:pPr>
      <w:proofErr w:type="spellStart"/>
      <w:proofErr w:type="gramStart"/>
      <w:r w:rsidRPr="008B2484">
        <w:rPr>
          <w:rFonts w:ascii="Calibri" w:hAnsi="Calibri"/>
        </w:rPr>
        <w:t>Heinsohn</w:t>
      </w:r>
      <w:proofErr w:type="spellEnd"/>
      <w:r w:rsidRPr="008B2484">
        <w:rPr>
          <w:rFonts w:ascii="Calibri" w:hAnsi="Calibri"/>
        </w:rPr>
        <w:t>, R.G. (1991) Kidnapping and reciprocity in cooperatively breeding white-winged choughs.</w:t>
      </w:r>
      <w:proofErr w:type="gramEnd"/>
      <w:r w:rsidRPr="008B2484">
        <w:rPr>
          <w:rFonts w:ascii="Calibri" w:hAnsi="Calibri"/>
        </w:rPr>
        <w:t xml:space="preserve"> </w:t>
      </w:r>
      <w:proofErr w:type="gramStart"/>
      <w:r w:rsidRPr="008B2484">
        <w:rPr>
          <w:rFonts w:ascii="Calibri" w:hAnsi="Calibri"/>
          <w:i/>
          <w:iCs/>
        </w:rPr>
        <w:t>Animal Behaviour</w:t>
      </w:r>
      <w:r w:rsidRPr="008B2484">
        <w:rPr>
          <w:rFonts w:ascii="Calibri" w:hAnsi="Calibri"/>
        </w:rPr>
        <w:t>.</w:t>
      </w:r>
      <w:proofErr w:type="gramEnd"/>
      <w:r w:rsidRPr="008B2484">
        <w:rPr>
          <w:rFonts w:ascii="Calibri" w:hAnsi="Calibri"/>
        </w:rPr>
        <w:t xml:space="preserve"> [Online] 41 (6), 1097–1100. Available from: doi</w:t>
      </w:r>
      <w:proofErr w:type="gramStart"/>
      <w:r w:rsidRPr="008B2484">
        <w:rPr>
          <w:rFonts w:ascii="Calibri" w:hAnsi="Calibri"/>
        </w:rPr>
        <w:t>:10.1016</w:t>
      </w:r>
      <w:proofErr w:type="gramEnd"/>
      <w:r w:rsidRPr="008B2484">
        <w:rPr>
          <w:rFonts w:ascii="Calibri" w:hAnsi="Calibri"/>
        </w:rPr>
        <w:t>/S0003-3472(05)80652-9 [Accessed: 13 March 2013].</w:t>
      </w:r>
    </w:p>
    <w:p w14:paraId="15EAFE27" w14:textId="77777777" w:rsidR="00E0053A" w:rsidRPr="008B2484" w:rsidRDefault="00E0053A" w:rsidP="008B2484">
      <w:pPr>
        <w:pStyle w:val="Bibliography"/>
        <w:rPr>
          <w:rFonts w:ascii="Calibri" w:hAnsi="Calibri"/>
        </w:rPr>
      </w:pPr>
      <w:r w:rsidRPr="008B2484">
        <w:rPr>
          <w:rFonts w:ascii="Calibri" w:hAnsi="Calibri"/>
        </w:rPr>
        <w:t xml:space="preserve">Lukas, D., Reynolds, V., </w:t>
      </w:r>
      <w:proofErr w:type="spellStart"/>
      <w:r w:rsidRPr="008B2484">
        <w:rPr>
          <w:rFonts w:ascii="Calibri" w:hAnsi="Calibri"/>
        </w:rPr>
        <w:t>Boesch</w:t>
      </w:r>
      <w:proofErr w:type="spellEnd"/>
      <w:r w:rsidRPr="008B2484">
        <w:rPr>
          <w:rFonts w:ascii="Calibri" w:hAnsi="Calibri"/>
        </w:rPr>
        <w:t xml:space="preserve">, C. &amp; Vigilant, L. (2005) </w:t>
      </w:r>
      <w:proofErr w:type="gramStart"/>
      <w:r w:rsidRPr="008B2484">
        <w:rPr>
          <w:rFonts w:ascii="Calibri" w:hAnsi="Calibri"/>
        </w:rPr>
        <w:t>To</w:t>
      </w:r>
      <w:proofErr w:type="gramEnd"/>
      <w:r w:rsidRPr="008B2484">
        <w:rPr>
          <w:rFonts w:ascii="Calibri" w:hAnsi="Calibri"/>
        </w:rPr>
        <w:t xml:space="preserve"> what extent does living in a group mean living with kin? </w:t>
      </w:r>
      <w:proofErr w:type="gramStart"/>
      <w:r w:rsidRPr="008B2484">
        <w:rPr>
          <w:rFonts w:ascii="Calibri" w:hAnsi="Calibri"/>
          <w:i/>
          <w:iCs/>
        </w:rPr>
        <w:t>Molecular Ecology</w:t>
      </w:r>
      <w:r w:rsidRPr="008B2484">
        <w:rPr>
          <w:rFonts w:ascii="Calibri" w:hAnsi="Calibri"/>
        </w:rPr>
        <w:t>.</w:t>
      </w:r>
      <w:proofErr w:type="gramEnd"/>
      <w:r w:rsidRPr="008B2484">
        <w:rPr>
          <w:rFonts w:ascii="Calibri" w:hAnsi="Calibri"/>
        </w:rPr>
        <w:t xml:space="preserve"> 14 (7), 2181–2196.</w:t>
      </w:r>
    </w:p>
    <w:p w14:paraId="7324DEFA" w14:textId="77777777" w:rsidR="00E0053A" w:rsidRPr="008B2484" w:rsidRDefault="00E0053A" w:rsidP="008B2484">
      <w:pPr>
        <w:pStyle w:val="Bibliography"/>
        <w:rPr>
          <w:rFonts w:ascii="Calibri" w:hAnsi="Calibri"/>
        </w:rPr>
      </w:pPr>
      <w:proofErr w:type="spellStart"/>
      <w:proofErr w:type="gramStart"/>
      <w:r w:rsidRPr="008B2484">
        <w:rPr>
          <w:rFonts w:ascii="Calibri" w:hAnsi="Calibri"/>
        </w:rPr>
        <w:t>Pamilo</w:t>
      </w:r>
      <w:proofErr w:type="spellEnd"/>
      <w:r w:rsidRPr="008B2484">
        <w:rPr>
          <w:rFonts w:ascii="Calibri" w:hAnsi="Calibri"/>
        </w:rPr>
        <w:t xml:space="preserve">, P., </w:t>
      </w:r>
      <w:proofErr w:type="spellStart"/>
      <w:r w:rsidRPr="008B2484">
        <w:rPr>
          <w:rFonts w:ascii="Calibri" w:hAnsi="Calibri"/>
        </w:rPr>
        <w:t>Gertsch</w:t>
      </w:r>
      <w:proofErr w:type="spellEnd"/>
      <w:r w:rsidRPr="008B2484">
        <w:rPr>
          <w:rFonts w:ascii="Calibri" w:hAnsi="Calibri"/>
        </w:rPr>
        <w:t xml:space="preserve">, P., </w:t>
      </w:r>
      <w:proofErr w:type="spellStart"/>
      <w:r w:rsidRPr="008B2484">
        <w:rPr>
          <w:rFonts w:ascii="Calibri" w:hAnsi="Calibri"/>
        </w:rPr>
        <w:t>Thoren</w:t>
      </w:r>
      <w:proofErr w:type="spellEnd"/>
      <w:r w:rsidRPr="008B2484">
        <w:rPr>
          <w:rFonts w:ascii="Calibri" w:hAnsi="Calibri"/>
        </w:rPr>
        <w:t xml:space="preserve">, P. &amp; </w:t>
      </w:r>
      <w:proofErr w:type="spellStart"/>
      <w:r w:rsidRPr="008B2484">
        <w:rPr>
          <w:rFonts w:ascii="Calibri" w:hAnsi="Calibri"/>
        </w:rPr>
        <w:t>Seppa</w:t>
      </w:r>
      <w:proofErr w:type="spellEnd"/>
      <w:r w:rsidRPr="008B2484">
        <w:rPr>
          <w:rFonts w:ascii="Calibri" w:hAnsi="Calibri"/>
        </w:rPr>
        <w:t>, P. (1997) Molecular Population Genetics of Social Insects.</w:t>
      </w:r>
      <w:proofErr w:type="gramEnd"/>
      <w:r w:rsidRPr="008B2484">
        <w:rPr>
          <w:rFonts w:ascii="Calibri" w:hAnsi="Calibri"/>
        </w:rPr>
        <w:t xml:space="preserve"> </w:t>
      </w:r>
      <w:proofErr w:type="gramStart"/>
      <w:r w:rsidRPr="008B2484">
        <w:rPr>
          <w:rFonts w:ascii="Calibri" w:hAnsi="Calibri"/>
          <w:i/>
          <w:iCs/>
        </w:rPr>
        <w:t>Annual Review of Ecology and Systematics</w:t>
      </w:r>
      <w:r w:rsidRPr="008B2484">
        <w:rPr>
          <w:rFonts w:ascii="Calibri" w:hAnsi="Calibri"/>
        </w:rPr>
        <w:t>.</w:t>
      </w:r>
      <w:proofErr w:type="gramEnd"/>
      <w:r w:rsidRPr="008B2484">
        <w:rPr>
          <w:rFonts w:ascii="Calibri" w:hAnsi="Calibri"/>
        </w:rPr>
        <w:t xml:space="preserve"> </w:t>
      </w:r>
      <w:proofErr w:type="gramStart"/>
      <w:r w:rsidRPr="008B2484">
        <w:rPr>
          <w:rFonts w:ascii="Calibri" w:hAnsi="Calibri"/>
        </w:rPr>
        <w:t>[Online] 281–25.</w:t>
      </w:r>
      <w:proofErr w:type="gramEnd"/>
      <w:r w:rsidRPr="008B2484">
        <w:rPr>
          <w:rFonts w:ascii="Calibri" w:hAnsi="Calibri"/>
        </w:rPr>
        <w:t xml:space="preserve"> Available from: doi</w:t>
      </w:r>
      <w:proofErr w:type="gramStart"/>
      <w:r w:rsidRPr="008B2484">
        <w:rPr>
          <w:rFonts w:ascii="Calibri" w:hAnsi="Calibri"/>
        </w:rPr>
        <w:t>:10.2307</w:t>
      </w:r>
      <w:proofErr w:type="gramEnd"/>
      <w:r w:rsidRPr="008B2484">
        <w:rPr>
          <w:rFonts w:ascii="Calibri" w:hAnsi="Calibri"/>
        </w:rPr>
        <w:t>/2952484 [Accessed: 28 January 2013].</w:t>
      </w:r>
    </w:p>
    <w:p w14:paraId="688B2197" w14:textId="77777777" w:rsidR="00E0053A" w:rsidRPr="008B2484" w:rsidRDefault="00E0053A" w:rsidP="008B2484">
      <w:pPr>
        <w:pStyle w:val="Bibliography"/>
        <w:rPr>
          <w:rFonts w:ascii="Calibri" w:hAnsi="Calibri"/>
        </w:rPr>
      </w:pPr>
      <w:proofErr w:type="spellStart"/>
      <w:proofErr w:type="gramStart"/>
      <w:r w:rsidRPr="008B2484">
        <w:rPr>
          <w:rFonts w:ascii="Calibri" w:hAnsi="Calibri"/>
        </w:rPr>
        <w:t>Picman</w:t>
      </w:r>
      <w:proofErr w:type="spellEnd"/>
      <w:r w:rsidRPr="008B2484">
        <w:rPr>
          <w:rFonts w:ascii="Calibri" w:hAnsi="Calibri"/>
        </w:rPr>
        <w:t xml:space="preserve">, J., Leonard, M. &amp; Horn, A. (1988) </w:t>
      </w:r>
      <w:proofErr w:type="spellStart"/>
      <w:r w:rsidRPr="008B2484">
        <w:rPr>
          <w:rFonts w:ascii="Calibri" w:hAnsi="Calibri"/>
        </w:rPr>
        <w:t>Antipredation</w:t>
      </w:r>
      <w:proofErr w:type="spellEnd"/>
      <w:r w:rsidRPr="008B2484">
        <w:rPr>
          <w:rFonts w:ascii="Calibri" w:hAnsi="Calibri"/>
        </w:rPr>
        <w:t xml:space="preserve"> role of clumped nesting by marsh-nesting red-winged blackbirds.</w:t>
      </w:r>
      <w:proofErr w:type="gramEnd"/>
      <w:r w:rsidRPr="008B2484">
        <w:rPr>
          <w:rFonts w:ascii="Calibri" w:hAnsi="Calibri"/>
        </w:rPr>
        <w:t xml:space="preserve"> </w:t>
      </w:r>
      <w:proofErr w:type="spellStart"/>
      <w:proofErr w:type="gramStart"/>
      <w:r w:rsidRPr="008B2484">
        <w:rPr>
          <w:rFonts w:ascii="Calibri" w:hAnsi="Calibri"/>
          <w:i/>
          <w:iCs/>
        </w:rPr>
        <w:t>Behavioral</w:t>
      </w:r>
      <w:proofErr w:type="spellEnd"/>
      <w:r w:rsidRPr="008B2484">
        <w:rPr>
          <w:rFonts w:ascii="Calibri" w:hAnsi="Calibri"/>
          <w:i/>
          <w:iCs/>
        </w:rPr>
        <w:t xml:space="preserve"> Ecology and </w:t>
      </w:r>
      <w:proofErr w:type="spellStart"/>
      <w:r w:rsidRPr="008B2484">
        <w:rPr>
          <w:rFonts w:ascii="Calibri" w:hAnsi="Calibri"/>
          <w:i/>
          <w:iCs/>
        </w:rPr>
        <w:t>Sociobiology</w:t>
      </w:r>
      <w:proofErr w:type="spellEnd"/>
      <w:r w:rsidRPr="008B2484">
        <w:rPr>
          <w:rFonts w:ascii="Calibri" w:hAnsi="Calibri"/>
        </w:rPr>
        <w:t>.</w:t>
      </w:r>
      <w:proofErr w:type="gramEnd"/>
      <w:r w:rsidRPr="008B2484">
        <w:rPr>
          <w:rFonts w:ascii="Calibri" w:hAnsi="Calibri"/>
        </w:rPr>
        <w:t xml:space="preserve"> [Online] 22 (1), 9–15. Available from: doi</w:t>
      </w:r>
      <w:proofErr w:type="gramStart"/>
      <w:r w:rsidRPr="008B2484">
        <w:rPr>
          <w:rFonts w:ascii="Calibri" w:hAnsi="Calibri"/>
        </w:rPr>
        <w:t>:10.1007</w:t>
      </w:r>
      <w:proofErr w:type="gramEnd"/>
      <w:r w:rsidRPr="008B2484">
        <w:rPr>
          <w:rFonts w:ascii="Calibri" w:hAnsi="Calibri"/>
        </w:rPr>
        <w:t>/BF00395693 [Accessed: 19 April 2013].</w:t>
      </w:r>
    </w:p>
    <w:p w14:paraId="3C9498F7" w14:textId="77777777" w:rsidR="00E0053A" w:rsidRPr="008B2484" w:rsidRDefault="00E0053A" w:rsidP="008B2484">
      <w:pPr>
        <w:pStyle w:val="Bibliography"/>
        <w:rPr>
          <w:rFonts w:ascii="Calibri" w:hAnsi="Calibri"/>
        </w:rPr>
      </w:pPr>
      <w:r w:rsidRPr="008B2484">
        <w:rPr>
          <w:rFonts w:ascii="Calibri" w:hAnsi="Calibri"/>
        </w:rPr>
        <w:t xml:space="preserve">Ross, </w:t>
      </w:r>
      <w:proofErr w:type="spellStart"/>
      <w:r w:rsidRPr="008B2484">
        <w:rPr>
          <w:rFonts w:ascii="Calibri" w:hAnsi="Calibri"/>
        </w:rPr>
        <w:t>K.G</w:t>
      </w:r>
      <w:proofErr w:type="spellEnd"/>
      <w:r w:rsidRPr="008B2484">
        <w:rPr>
          <w:rFonts w:ascii="Calibri" w:hAnsi="Calibri"/>
        </w:rPr>
        <w:t xml:space="preserve">. (2001) Molecular ecology of social behaviour: analyses of breeding systems and genetic structure. </w:t>
      </w:r>
      <w:proofErr w:type="gramStart"/>
      <w:r w:rsidRPr="008B2484">
        <w:rPr>
          <w:rFonts w:ascii="Calibri" w:hAnsi="Calibri"/>
          <w:i/>
          <w:iCs/>
        </w:rPr>
        <w:t>Molecular ecology</w:t>
      </w:r>
      <w:r w:rsidRPr="008B2484">
        <w:rPr>
          <w:rFonts w:ascii="Calibri" w:hAnsi="Calibri"/>
        </w:rPr>
        <w:t>.</w:t>
      </w:r>
      <w:proofErr w:type="gramEnd"/>
      <w:r w:rsidRPr="008B2484">
        <w:rPr>
          <w:rFonts w:ascii="Calibri" w:hAnsi="Calibri"/>
        </w:rPr>
        <w:t xml:space="preserve"> 10 (2), 265–284.</w:t>
      </w:r>
    </w:p>
    <w:p w14:paraId="2BBCFFEB" w14:textId="77777777" w:rsidR="00E0053A" w:rsidRPr="008B2484" w:rsidRDefault="00E0053A" w:rsidP="008B2484">
      <w:pPr>
        <w:pStyle w:val="Bibliography"/>
        <w:rPr>
          <w:rFonts w:ascii="Calibri" w:hAnsi="Calibri"/>
        </w:rPr>
      </w:pPr>
      <w:r w:rsidRPr="008B2484">
        <w:rPr>
          <w:rFonts w:ascii="Calibri" w:hAnsi="Calibri"/>
        </w:rPr>
        <w:t xml:space="preserve">Van </w:t>
      </w:r>
      <w:proofErr w:type="spellStart"/>
      <w:r w:rsidRPr="008B2484">
        <w:rPr>
          <w:rFonts w:ascii="Calibri" w:hAnsi="Calibri"/>
        </w:rPr>
        <w:t>Veelen</w:t>
      </w:r>
      <w:proofErr w:type="spellEnd"/>
      <w:r w:rsidRPr="008B2484">
        <w:rPr>
          <w:rFonts w:ascii="Calibri" w:hAnsi="Calibri"/>
        </w:rPr>
        <w:t xml:space="preserve">, M., </w:t>
      </w:r>
      <w:proofErr w:type="spellStart"/>
      <w:r w:rsidRPr="008B2484">
        <w:rPr>
          <w:rFonts w:ascii="Calibri" w:hAnsi="Calibri"/>
        </w:rPr>
        <w:t>García</w:t>
      </w:r>
      <w:proofErr w:type="spellEnd"/>
      <w:r w:rsidRPr="008B2484">
        <w:rPr>
          <w:rFonts w:ascii="Calibri" w:hAnsi="Calibri"/>
        </w:rPr>
        <w:t xml:space="preserve">, J. &amp; </w:t>
      </w:r>
      <w:proofErr w:type="spellStart"/>
      <w:r w:rsidRPr="008B2484">
        <w:rPr>
          <w:rFonts w:ascii="Calibri" w:hAnsi="Calibri"/>
        </w:rPr>
        <w:t>Avilés</w:t>
      </w:r>
      <w:proofErr w:type="spellEnd"/>
      <w:r w:rsidRPr="008B2484">
        <w:rPr>
          <w:rFonts w:ascii="Calibri" w:hAnsi="Calibri"/>
        </w:rPr>
        <w:t xml:space="preserve">, L. (2010) </w:t>
      </w:r>
      <w:proofErr w:type="gramStart"/>
      <w:r w:rsidRPr="008B2484">
        <w:rPr>
          <w:rFonts w:ascii="Calibri" w:hAnsi="Calibri"/>
        </w:rPr>
        <w:t>It</w:t>
      </w:r>
      <w:proofErr w:type="gramEnd"/>
      <w:r w:rsidRPr="008B2484">
        <w:rPr>
          <w:rFonts w:ascii="Calibri" w:hAnsi="Calibri"/>
        </w:rPr>
        <w:t xml:space="preserve"> takes grouping and cooperation to get sociality. </w:t>
      </w:r>
      <w:proofErr w:type="gramStart"/>
      <w:r w:rsidRPr="008B2484">
        <w:rPr>
          <w:rFonts w:ascii="Calibri" w:hAnsi="Calibri"/>
          <w:i/>
          <w:iCs/>
        </w:rPr>
        <w:t>Journal of Theoretical Biology</w:t>
      </w:r>
      <w:r w:rsidRPr="008B2484">
        <w:rPr>
          <w:rFonts w:ascii="Calibri" w:hAnsi="Calibri"/>
        </w:rPr>
        <w:t>.</w:t>
      </w:r>
      <w:proofErr w:type="gramEnd"/>
      <w:r w:rsidRPr="008B2484">
        <w:rPr>
          <w:rFonts w:ascii="Calibri" w:hAnsi="Calibri"/>
        </w:rPr>
        <w:t xml:space="preserve"> [Online] 264 (4), 1240–1253. Available from: doi:10.1016/j.jtbi.2010.02.043 [Accessed: 13 March 2013].</w:t>
      </w:r>
    </w:p>
    <w:p w14:paraId="0CB29917" w14:textId="77777777" w:rsidR="00E0053A" w:rsidRPr="008B2484" w:rsidRDefault="00E0053A" w:rsidP="008B2484">
      <w:pPr>
        <w:pStyle w:val="Bibliography"/>
        <w:rPr>
          <w:rFonts w:ascii="Calibri" w:hAnsi="Calibri"/>
        </w:rPr>
      </w:pPr>
      <w:proofErr w:type="spellStart"/>
      <w:proofErr w:type="gramStart"/>
      <w:r w:rsidRPr="008B2484">
        <w:rPr>
          <w:rFonts w:ascii="Calibri" w:hAnsi="Calibri"/>
        </w:rPr>
        <w:t>Wiklund</w:t>
      </w:r>
      <w:proofErr w:type="spellEnd"/>
      <w:r w:rsidRPr="008B2484">
        <w:rPr>
          <w:rFonts w:ascii="Calibri" w:hAnsi="Calibri"/>
        </w:rPr>
        <w:t>, C.G. (1982) Fieldfare (</w:t>
      </w:r>
      <w:proofErr w:type="spellStart"/>
      <w:r w:rsidRPr="008B2484">
        <w:rPr>
          <w:rFonts w:ascii="Calibri" w:hAnsi="Calibri"/>
        </w:rPr>
        <w:t>Turdus</w:t>
      </w:r>
      <w:proofErr w:type="spellEnd"/>
      <w:r w:rsidRPr="008B2484">
        <w:rPr>
          <w:rFonts w:ascii="Calibri" w:hAnsi="Calibri"/>
        </w:rPr>
        <w:t xml:space="preserve"> </w:t>
      </w:r>
      <w:proofErr w:type="spellStart"/>
      <w:r w:rsidRPr="008B2484">
        <w:rPr>
          <w:rFonts w:ascii="Calibri" w:hAnsi="Calibri"/>
        </w:rPr>
        <w:t>pilaris</w:t>
      </w:r>
      <w:proofErr w:type="spellEnd"/>
      <w:r w:rsidRPr="008B2484">
        <w:rPr>
          <w:rFonts w:ascii="Calibri" w:hAnsi="Calibri"/>
        </w:rPr>
        <w:t xml:space="preserve">) Breeding Success in Relation to Colony Size, Nest Position and Association with </w:t>
      </w:r>
      <w:proofErr w:type="spellStart"/>
      <w:r w:rsidRPr="008B2484">
        <w:rPr>
          <w:rFonts w:ascii="Calibri" w:hAnsi="Calibri"/>
        </w:rPr>
        <w:t>Merlins</w:t>
      </w:r>
      <w:proofErr w:type="spellEnd"/>
      <w:r w:rsidRPr="008B2484">
        <w:rPr>
          <w:rFonts w:ascii="Calibri" w:hAnsi="Calibri"/>
        </w:rPr>
        <w:t xml:space="preserve"> (Falco </w:t>
      </w:r>
      <w:proofErr w:type="spellStart"/>
      <w:r w:rsidRPr="008B2484">
        <w:rPr>
          <w:rFonts w:ascii="Calibri" w:hAnsi="Calibri"/>
        </w:rPr>
        <w:t>columbarius</w:t>
      </w:r>
      <w:proofErr w:type="spellEnd"/>
      <w:r w:rsidRPr="008B2484">
        <w:rPr>
          <w:rFonts w:ascii="Calibri" w:hAnsi="Calibri"/>
        </w:rPr>
        <w:t>).</w:t>
      </w:r>
      <w:proofErr w:type="gramEnd"/>
      <w:r w:rsidRPr="008B2484">
        <w:rPr>
          <w:rFonts w:ascii="Calibri" w:hAnsi="Calibri"/>
        </w:rPr>
        <w:t xml:space="preserve"> </w:t>
      </w:r>
      <w:proofErr w:type="spellStart"/>
      <w:proofErr w:type="gramStart"/>
      <w:r w:rsidRPr="008B2484">
        <w:rPr>
          <w:rFonts w:ascii="Calibri" w:hAnsi="Calibri"/>
          <w:i/>
          <w:iCs/>
        </w:rPr>
        <w:t>Behavioral</w:t>
      </w:r>
      <w:proofErr w:type="spellEnd"/>
      <w:r w:rsidRPr="008B2484">
        <w:rPr>
          <w:rFonts w:ascii="Calibri" w:hAnsi="Calibri"/>
          <w:i/>
          <w:iCs/>
        </w:rPr>
        <w:t xml:space="preserve"> Ecology and </w:t>
      </w:r>
      <w:proofErr w:type="spellStart"/>
      <w:r w:rsidRPr="008B2484">
        <w:rPr>
          <w:rFonts w:ascii="Calibri" w:hAnsi="Calibri"/>
          <w:i/>
          <w:iCs/>
        </w:rPr>
        <w:t>Sociobiology</w:t>
      </w:r>
      <w:proofErr w:type="spellEnd"/>
      <w:r w:rsidRPr="008B2484">
        <w:rPr>
          <w:rFonts w:ascii="Calibri" w:hAnsi="Calibri"/>
        </w:rPr>
        <w:t>.</w:t>
      </w:r>
      <w:proofErr w:type="gramEnd"/>
      <w:r w:rsidRPr="008B2484">
        <w:rPr>
          <w:rFonts w:ascii="Calibri" w:hAnsi="Calibri"/>
        </w:rPr>
        <w:t xml:space="preserve"> [Online] 11 (3), 165–172. Available from: doi</w:t>
      </w:r>
      <w:proofErr w:type="gramStart"/>
      <w:r w:rsidRPr="008B2484">
        <w:rPr>
          <w:rFonts w:ascii="Calibri" w:hAnsi="Calibri"/>
        </w:rPr>
        <w:t>:10.2307</w:t>
      </w:r>
      <w:proofErr w:type="gramEnd"/>
      <w:r w:rsidRPr="008B2484">
        <w:rPr>
          <w:rFonts w:ascii="Calibri" w:hAnsi="Calibri"/>
        </w:rPr>
        <w:t>/4599531 [Accessed: 19 April 2013].</w:t>
      </w:r>
    </w:p>
    <w:p w14:paraId="3AA7BC1B" w14:textId="77777777" w:rsidR="00E0053A" w:rsidRPr="008B2484" w:rsidRDefault="00E0053A" w:rsidP="008B2484">
      <w:pPr>
        <w:pStyle w:val="Bibliography"/>
        <w:rPr>
          <w:rFonts w:ascii="Calibri" w:hAnsi="Calibri"/>
        </w:rPr>
      </w:pPr>
      <w:proofErr w:type="gramStart"/>
      <w:r w:rsidRPr="008B2484">
        <w:rPr>
          <w:rFonts w:ascii="Calibri" w:hAnsi="Calibri"/>
        </w:rPr>
        <w:t xml:space="preserve">Wilkinson, </w:t>
      </w:r>
      <w:proofErr w:type="spellStart"/>
      <w:r w:rsidRPr="008B2484">
        <w:rPr>
          <w:rFonts w:ascii="Calibri" w:hAnsi="Calibri"/>
        </w:rPr>
        <w:t>G.S</w:t>
      </w:r>
      <w:proofErr w:type="spellEnd"/>
      <w:r w:rsidRPr="008B2484">
        <w:rPr>
          <w:rFonts w:ascii="Calibri" w:hAnsi="Calibri"/>
        </w:rPr>
        <w:t>. (1984) Reciprocal food sharing in the vampire bat.</w:t>
      </w:r>
      <w:proofErr w:type="gramEnd"/>
      <w:r w:rsidRPr="008B2484">
        <w:rPr>
          <w:rFonts w:ascii="Calibri" w:hAnsi="Calibri"/>
        </w:rPr>
        <w:t xml:space="preserve"> </w:t>
      </w:r>
      <w:proofErr w:type="gramStart"/>
      <w:r w:rsidRPr="008B2484">
        <w:rPr>
          <w:rFonts w:ascii="Calibri" w:hAnsi="Calibri"/>
          <w:i/>
          <w:iCs/>
        </w:rPr>
        <w:t>Nature</w:t>
      </w:r>
      <w:r w:rsidRPr="008B2484">
        <w:rPr>
          <w:rFonts w:ascii="Calibri" w:hAnsi="Calibri"/>
        </w:rPr>
        <w:t>.</w:t>
      </w:r>
      <w:proofErr w:type="gramEnd"/>
      <w:r w:rsidRPr="008B2484">
        <w:rPr>
          <w:rFonts w:ascii="Calibri" w:hAnsi="Calibri"/>
        </w:rPr>
        <w:t xml:space="preserve"> [Online] 308 (5955), 181–184. Available from: doi</w:t>
      </w:r>
      <w:proofErr w:type="gramStart"/>
      <w:r w:rsidRPr="008B2484">
        <w:rPr>
          <w:rFonts w:ascii="Calibri" w:hAnsi="Calibri"/>
        </w:rPr>
        <w:t>:10.1038</w:t>
      </w:r>
      <w:proofErr w:type="gramEnd"/>
      <w:r w:rsidRPr="008B2484">
        <w:rPr>
          <w:rFonts w:ascii="Calibri" w:hAnsi="Calibri"/>
        </w:rPr>
        <w:t>/308181a0 [Accessed: 26 March 2013].</w:t>
      </w:r>
    </w:p>
    <w:p w14:paraId="036776D6" w14:textId="6D033A65" w:rsidR="00C42C2C" w:rsidRPr="00FF0349" w:rsidRDefault="00C42C2C" w:rsidP="008B2484">
      <w:pPr>
        <w:pStyle w:val="Bibliography"/>
        <w:rPr>
          <w:rFonts w:ascii="Calibri" w:hAnsi="Calibri"/>
          <w:lang w:val="en-CA"/>
        </w:rPr>
      </w:pPr>
      <w:r>
        <w:rPr>
          <w:rFonts w:ascii="Calibri" w:hAnsi="Calibri"/>
          <w:lang w:val="en-CA"/>
        </w:rPr>
        <w:fldChar w:fldCharType="end"/>
      </w:r>
    </w:p>
    <w:sectPr w:rsidR="00C42C2C" w:rsidRPr="00FF0349" w:rsidSect="009F57A5">
      <w:pgSz w:w="11906" w:h="16838"/>
      <w:pgMar w:top="1440" w:right="1080" w:bottom="1440" w:left="108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Ruth" w:date="2013-05-15T18:16:00Z" w:initials="R">
    <w:p w14:paraId="53628E8C" w14:textId="23E25ABC" w:rsidR="00124ABA" w:rsidRDefault="00124ABA">
      <w:pPr>
        <w:pStyle w:val="CommentText"/>
      </w:pPr>
      <w:r>
        <w:rPr>
          <w:rStyle w:val="CommentReference"/>
        </w:rPr>
        <w:annotationRef/>
      </w:r>
      <w:r>
        <w:t xml:space="preserve">Ground in empirical theory; LA likes 4 paragraphs </w:t>
      </w:r>
    </w:p>
    <w:p w14:paraId="5E3362DC" w14:textId="1CBCFCFF" w:rsidR="00124ABA" w:rsidRDefault="00124ABA">
      <w:pPr>
        <w:pStyle w:val="CommentText"/>
      </w:pPr>
      <w:r>
        <w:t>Paragraph 2 and 3 could be one and expand 1</w:t>
      </w:r>
      <w:r w:rsidRPr="00B4579D">
        <w:rPr>
          <w:vertAlign w:val="superscript"/>
        </w:rPr>
        <w:t>st</w:t>
      </w:r>
      <w:r>
        <w:t xml:space="preserve"> paragraph to include actual examples from </w:t>
      </w:r>
      <w:proofErr w:type="spellStart"/>
      <w:r>
        <w:t>eg</w:t>
      </w:r>
      <w:proofErr w:type="spellEnd"/>
      <w:r>
        <w:t xml:space="preserve"> 2004 paper; already assume that there is a humped function; groups formed with kin </w:t>
      </w:r>
      <w:proofErr w:type="spellStart"/>
      <w:r>
        <w:t>vs</w:t>
      </w:r>
      <w:proofErr w:type="spellEnd"/>
      <w:r>
        <w:t xml:space="preserve"> non-kin and the size of those groups</w:t>
      </w:r>
    </w:p>
    <w:p w14:paraId="11A942CA" w14:textId="4EA1EA0B" w:rsidR="00124ABA" w:rsidRDefault="00124ABA">
      <w:pPr>
        <w:pStyle w:val="CommentText"/>
      </w:pPr>
      <w:proofErr w:type="spellStart"/>
      <w:r>
        <w:t>Glapagous</w:t>
      </w:r>
      <w:proofErr w:type="spellEnd"/>
      <w:r>
        <w:t xml:space="preserve"> hawks, low fecundity</w:t>
      </w:r>
    </w:p>
  </w:comment>
  <w:comment w:id="1" w:author="Ruth" w:date="2013-05-15T18:16:00Z" w:initials="R">
    <w:p w14:paraId="76CFF96E" w14:textId="4E4D8421" w:rsidR="00124ABA" w:rsidRDefault="00124ABA">
      <w:pPr>
        <w:pStyle w:val="CommentText"/>
      </w:pPr>
      <w:r>
        <w:rPr>
          <w:rStyle w:val="CommentReference"/>
        </w:rPr>
        <w:annotationRef/>
      </w:r>
      <w:r>
        <w:t>Aviles et al. 2002 •Ecological and demographic factors responsible for social living</w:t>
      </w:r>
    </w:p>
    <w:p w14:paraId="35AF5452" w14:textId="6D75B130" w:rsidR="00124ABA" w:rsidRDefault="00124ABA">
      <w:pPr>
        <w:pStyle w:val="CommentText"/>
      </w:pPr>
      <w:r>
        <w:t>•enhanced group productivity</w:t>
      </w:r>
    </w:p>
    <w:p w14:paraId="43715278" w14:textId="54142A33" w:rsidR="00124ABA" w:rsidRDefault="00124ABA">
      <w:pPr>
        <w:pStyle w:val="CommentText"/>
      </w:pPr>
      <w:r>
        <w:t>•cooperation includes joint resource acquisition etc… p116</w:t>
      </w:r>
    </w:p>
    <w:p w14:paraId="07D38744" w14:textId="16CC311B" w:rsidR="00124ABA" w:rsidRDefault="00124ABA">
      <w:pPr>
        <w:pStyle w:val="CommentText"/>
      </w:pPr>
      <w:r>
        <w:t>Optimal group size for performance of tasks</w:t>
      </w:r>
    </w:p>
    <w:p w14:paraId="00A4F9EA" w14:textId="77777777" w:rsidR="00124ABA" w:rsidRDefault="00124ABA">
      <w:pPr>
        <w:pStyle w:val="CommentText"/>
      </w:pPr>
    </w:p>
  </w:comment>
  <w:comment w:id="153" w:author="Ruth" w:date="2013-05-15T18:16:00Z" w:initials="R">
    <w:p w14:paraId="7B7631D9" w14:textId="5A49A2B3" w:rsidR="00124ABA" w:rsidRDefault="00124ABA">
      <w:pPr>
        <w:pStyle w:val="CommentText"/>
      </w:pPr>
      <w:r>
        <w:rPr>
          <w:rStyle w:val="CommentReference"/>
        </w:rPr>
        <w:annotationRef/>
      </w:r>
      <w:r>
        <w:t>Include empirical examples; how does forming groups increase fitness; measure of fitness</w:t>
      </w:r>
    </w:p>
  </w:comment>
  <w:comment w:id="201" w:author="Ruth" w:date="2013-05-15T18:16:00Z" w:initials="R">
    <w:p w14:paraId="0CE0EFB2" w14:textId="74F06E9A" w:rsidR="002B4F9B" w:rsidRDefault="002B4F9B">
      <w:pPr>
        <w:pStyle w:val="CommentText"/>
      </w:pPr>
      <w:r>
        <w:rPr>
          <w:rStyle w:val="CommentReference"/>
        </w:rPr>
        <w:annotationRef/>
      </w:r>
      <w:proofErr w:type="gramStart"/>
      <w:r>
        <w:t>minus</w:t>
      </w:r>
      <w:proofErr w:type="gramEnd"/>
      <w:r>
        <w:t xml:space="preserve"> one outlier</w:t>
      </w:r>
    </w:p>
  </w:comment>
  <w:comment w:id="262" w:author="Ruth" w:date="2013-05-15T18:16:00Z" w:initials="R">
    <w:p w14:paraId="0F3A272C" w14:textId="723234F9" w:rsidR="00124ABA" w:rsidRDefault="00124ABA">
      <w:pPr>
        <w:pStyle w:val="CommentText"/>
      </w:pPr>
      <w:r>
        <w:rPr>
          <w:rStyle w:val="CommentReference"/>
        </w:rPr>
        <w:annotationRef/>
      </w:r>
      <w:r>
        <w:t xml:space="preserve">Define </w:t>
      </w:r>
      <w:proofErr w:type="gramStart"/>
      <w:r>
        <w:t>altruism ;</w:t>
      </w:r>
      <w:proofErr w:type="gramEnd"/>
      <w:r>
        <w:t xml:space="preserve"> weak and strong altruism and the point where this switch</w:t>
      </w:r>
    </w:p>
  </w:comment>
  <w:comment w:id="265" w:author="Ruth" w:date="2013-05-15T18:16:00Z" w:initials="R">
    <w:p w14:paraId="65F9510D" w14:textId="155ED63C" w:rsidR="00256390" w:rsidRDefault="00256390">
      <w:pPr>
        <w:pStyle w:val="CommentText"/>
      </w:pPr>
      <w:r>
        <w:rPr>
          <w:rStyle w:val="CommentReference"/>
        </w:rPr>
        <w:annotationRef/>
      </w:r>
      <w:r>
        <w:t xml:space="preserve">Cooperation </w:t>
      </w:r>
      <w:proofErr w:type="spellStart"/>
      <w:r>
        <w:t>vs</w:t>
      </w:r>
      <w:proofErr w:type="spellEnd"/>
      <w:r>
        <w:t xml:space="preserve"> relatedness with lag</w:t>
      </w:r>
    </w:p>
  </w:comment>
  <w:comment w:id="266" w:author="Ruth" w:date="2013-05-15T18:16:00Z" w:initials="R">
    <w:p w14:paraId="76FB2DBB" w14:textId="0CAA0D41" w:rsidR="00256390" w:rsidRDefault="00256390">
      <w:pPr>
        <w:pStyle w:val="CommentText"/>
      </w:pPr>
      <w:r>
        <w:rPr>
          <w:rStyle w:val="CommentReference"/>
        </w:rPr>
        <w:annotationRef/>
      </w:r>
      <w:r>
        <w:t>Mention what is the optimum group siz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BF668D" w14:textId="77777777" w:rsidR="008955E2" w:rsidRDefault="008955E2" w:rsidP="00C32E45">
      <w:pPr>
        <w:spacing w:after="0" w:line="240" w:lineRule="auto"/>
      </w:pPr>
      <w:r>
        <w:separator/>
      </w:r>
    </w:p>
  </w:endnote>
  <w:endnote w:type="continuationSeparator" w:id="0">
    <w:p w14:paraId="1956297E" w14:textId="77777777" w:rsidR="008955E2" w:rsidRDefault="008955E2" w:rsidP="00C32E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MMI10">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MR10">
    <w:altName w:val="Cambria"/>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C6FC62" w14:textId="77777777" w:rsidR="008955E2" w:rsidRDefault="008955E2" w:rsidP="00C32E45">
      <w:pPr>
        <w:spacing w:after="0" w:line="240" w:lineRule="auto"/>
      </w:pPr>
      <w:r>
        <w:separator/>
      </w:r>
    </w:p>
  </w:footnote>
  <w:footnote w:type="continuationSeparator" w:id="0">
    <w:p w14:paraId="0A30B8A2" w14:textId="77777777" w:rsidR="008955E2" w:rsidRDefault="008955E2" w:rsidP="00C32E4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855EE"/>
    <w:multiLevelType w:val="hybridMultilevel"/>
    <w:tmpl w:val="F60E359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54C45A5"/>
    <w:multiLevelType w:val="hybridMultilevel"/>
    <w:tmpl w:val="FBC2F124"/>
    <w:lvl w:ilvl="0" w:tplc="10090001">
      <w:start w:val="1"/>
      <w:numFmt w:val="bullet"/>
      <w:lvlText w:val=""/>
      <w:lvlJc w:val="left"/>
      <w:pPr>
        <w:ind w:left="825" w:hanging="360"/>
      </w:pPr>
      <w:rPr>
        <w:rFonts w:ascii="Symbol" w:hAnsi="Symbol" w:hint="default"/>
      </w:rPr>
    </w:lvl>
    <w:lvl w:ilvl="1" w:tplc="10090003" w:tentative="1">
      <w:start w:val="1"/>
      <w:numFmt w:val="bullet"/>
      <w:lvlText w:val="o"/>
      <w:lvlJc w:val="left"/>
      <w:pPr>
        <w:ind w:left="1545" w:hanging="360"/>
      </w:pPr>
      <w:rPr>
        <w:rFonts w:ascii="Courier New" w:hAnsi="Courier New" w:cs="Courier New" w:hint="default"/>
      </w:rPr>
    </w:lvl>
    <w:lvl w:ilvl="2" w:tplc="10090005" w:tentative="1">
      <w:start w:val="1"/>
      <w:numFmt w:val="bullet"/>
      <w:lvlText w:val=""/>
      <w:lvlJc w:val="left"/>
      <w:pPr>
        <w:ind w:left="2265" w:hanging="360"/>
      </w:pPr>
      <w:rPr>
        <w:rFonts w:ascii="Wingdings" w:hAnsi="Wingdings" w:hint="default"/>
      </w:rPr>
    </w:lvl>
    <w:lvl w:ilvl="3" w:tplc="10090001" w:tentative="1">
      <w:start w:val="1"/>
      <w:numFmt w:val="bullet"/>
      <w:lvlText w:val=""/>
      <w:lvlJc w:val="left"/>
      <w:pPr>
        <w:ind w:left="2985" w:hanging="360"/>
      </w:pPr>
      <w:rPr>
        <w:rFonts w:ascii="Symbol" w:hAnsi="Symbol" w:hint="default"/>
      </w:rPr>
    </w:lvl>
    <w:lvl w:ilvl="4" w:tplc="10090003" w:tentative="1">
      <w:start w:val="1"/>
      <w:numFmt w:val="bullet"/>
      <w:lvlText w:val="o"/>
      <w:lvlJc w:val="left"/>
      <w:pPr>
        <w:ind w:left="3705" w:hanging="360"/>
      </w:pPr>
      <w:rPr>
        <w:rFonts w:ascii="Courier New" w:hAnsi="Courier New" w:cs="Courier New" w:hint="default"/>
      </w:rPr>
    </w:lvl>
    <w:lvl w:ilvl="5" w:tplc="10090005" w:tentative="1">
      <w:start w:val="1"/>
      <w:numFmt w:val="bullet"/>
      <w:lvlText w:val=""/>
      <w:lvlJc w:val="left"/>
      <w:pPr>
        <w:ind w:left="4425" w:hanging="360"/>
      </w:pPr>
      <w:rPr>
        <w:rFonts w:ascii="Wingdings" w:hAnsi="Wingdings" w:hint="default"/>
      </w:rPr>
    </w:lvl>
    <w:lvl w:ilvl="6" w:tplc="10090001" w:tentative="1">
      <w:start w:val="1"/>
      <w:numFmt w:val="bullet"/>
      <w:lvlText w:val=""/>
      <w:lvlJc w:val="left"/>
      <w:pPr>
        <w:ind w:left="5145" w:hanging="360"/>
      </w:pPr>
      <w:rPr>
        <w:rFonts w:ascii="Symbol" w:hAnsi="Symbol" w:hint="default"/>
      </w:rPr>
    </w:lvl>
    <w:lvl w:ilvl="7" w:tplc="10090003" w:tentative="1">
      <w:start w:val="1"/>
      <w:numFmt w:val="bullet"/>
      <w:lvlText w:val="o"/>
      <w:lvlJc w:val="left"/>
      <w:pPr>
        <w:ind w:left="5865" w:hanging="360"/>
      </w:pPr>
      <w:rPr>
        <w:rFonts w:ascii="Courier New" w:hAnsi="Courier New" w:cs="Courier New" w:hint="default"/>
      </w:rPr>
    </w:lvl>
    <w:lvl w:ilvl="8" w:tplc="10090005" w:tentative="1">
      <w:start w:val="1"/>
      <w:numFmt w:val="bullet"/>
      <w:lvlText w:val=""/>
      <w:lvlJc w:val="left"/>
      <w:pPr>
        <w:ind w:left="6585" w:hanging="360"/>
      </w:pPr>
      <w:rPr>
        <w:rFonts w:ascii="Wingdings" w:hAnsi="Wingdings" w:hint="default"/>
      </w:rPr>
    </w:lvl>
  </w:abstractNum>
  <w:abstractNum w:abstractNumId="2">
    <w:nsid w:val="1B6931D4"/>
    <w:multiLevelType w:val="hybridMultilevel"/>
    <w:tmpl w:val="7D7EBE80"/>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2567C4E"/>
    <w:multiLevelType w:val="hybridMultilevel"/>
    <w:tmpl w:val="0ADE40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AC36EF9"/>
    <w:multiLevelType w:val="hybridMultilevel"/>
    <w:tmpl w:val="092401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B777084"/>
    <w:multiLevelType w:val="hybridMultilevel"/>
    <w:tmpl w:val="24A2D3B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BFF4695"/>
    <w:multiLevelType w:val="hybridMultilevel"/>
    <w:tmpl w:val="A0960846"/>
    <w:lvl w:ilvl="0" w:tplc="9A5684A2">
      <w:start w:val="1"/>
      <w:numFmt w:val="bullet"/>
      <w:lvlText w:val="‐"/>
      <w:lvlJc w:val="left"/>
      <w:pPr>
        <w:ind w:left="720" w:hanging="360"/>
      </w:pPr>
      <w:rPr>
        <w:rFonts w:ascii="Calibri" w:hAnsi="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6"/>
  </w:num>
  <w:num w:numId="4">
    <w:abstractNumId w:val="0"/>
  </w:num>
  <w:num w:numId="5">
    <w:abstractNumId w:val="4"/>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trackRevisions/>
  <w:doNotTrackMoves/>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BC7068"/>
    <w:rsid w:val="0000180A"/>
    <w:rsid w:val="00002DEF"/>
    <w:rsid w:val="00006A8A"/>
    <w:rsid w:val="0001125C"/>
    <w:rsid w:val="00012561"/>
    <w:rsid w:val="00012FB7"/>
    <w:rsid w:val="000134DA"/>
    <w:rsid w:val="00014B55"/>
    <w:rsid w:val="0002314D"/>
    <w:rsid w:val="00023C74"/>
    <w:rsid w:val="00024853"/>
    <w:rsid w:val="00026D76"/>
    <w:rsid w:val="00030523"/>
    <w:rsid w:val="000315B5"/>
    <w:rsid w:val="000318CD"/>
    <w:rsid w:val="000355D3"/>
    <w:rsid w:val="00036672"/>
    <w:rsid w:val="000437AF"/>
    <w:rsid w:val="000464D4"/>
    <w:rsid w:val="00046535"/>
    <w:rsid w:val="00057AA9"/>
    <w:rsid w:val="00067614"/>
    <w:rsid w:val="0007225F"/>
    <w:rsid w:val="00075439"/>
    <w:rsid w:val="0008405C"/>
    <w:rsid w:val="00085C42"/>
    <w:rsid w:val="00091153"/>
    <w:rsid w:val="00095537"/>
    <w:rsid w:val="000A08F0"/>
    <w:rsid w:val="000A0BC7"/>
    <w:rsid w:val="000A280B"/>
    <w:rsid w:val="000A6CC2"/>
    <w:rsid w:val="000A7640"/>
    <w:rsid w:val="000B5DDB"/>
    <w:rsid w:val="000C0C6A"/>
    <w:rsid w:val="000C59AE"/>
    <w:rsid w:val="000D3C07"/>
    <w:rsid w:val="000D4AF3"/>
    <w:rsid w:val="000E633C"/>
    <w:rsid w:val="000F1F6C"/>
    <w:rsid w:val="0010156E"/>
    <w:rsid w:val="00106C13"/>
    <w:rsid w:val="001077B3"/>
    <w:rsid w:val="00107A8C"/>
    <w:rsid w:val="001113A8"/>
    <w:rsid w:val="001127EC"/>
    <w:rsid w:val="001154B9"/>
    <w:rsid w:val="00117C06"/>
    <w:rsid w:val="00121039"/>
    <w:rsid w:val="00122528"/>
    <w:rsid w:val="001233B8"/>
    <w:rsid w:val="00124ABA"/>
    <w:rsid w:val="001359D8"/>
    <w:rsid w:val="00137882"/>
    <w:rsid w:val="00142EFF"/>
    <w:rsid w:val="00145D2A"/>
    <w:rsid w:val="001472C1"/>
    <w:rsid w:val="0015069B"/>
    <w:rsid w:val="00150913"/>
    <w:rsid w:val="00152426"/>
    <w:rsid w:val="0015465C"/>
    <w:rsid w:val="00160C7F"/>
    <w:rsid w:val="001620C6"/>
    <w:rsid w:val="00165CEB"/>
    <w:rsid w:val="001671AD"/>
    <w:rsid w:val="0018447F"/>
    <w:rsid w:val="00184BE9"/>
    <w:rsid w:val="00190762"/>
    <w:rsid w:val="0019139D"/>
    <w:rsid w:val="001928CC"/>
    <w:rsid w:val="0019295F"/>
    <w:rsid w:val="001966E4"/>
    <w:rsid w:val="001A153B"/>
    <w:rsid w:val="001A32EA"/>
    <w:rsid w:val="001A332E"/>
    <w:rsid w:val="001B007F"/>
    <w:rsid w:val="001B22FF"/>
    <w:rsid w:val="001B2846"/>
    <w:rsid w:val="001B2D21"/>
    <w:rsid w:val="001B47C6"/>
    <w:rsid w:val="001B4E5E"/>
    <w:rsid w:val="001B6C36"/>
    <w:rsid w:val="001C3221"/>
    <w:rsid w:val="001C67BC"/>
    <w:rsid w:val="001C70FC"/>
    <w:rsid w:val="001D6F7D"/>
    <w:rsid w:val="001D70D0"/>
    <w:rsid w:val="001E0495"/>
    <w:rsid w:val="001E1611"/>
    <w:rsid w:val="001F1E45"/>
    <w:rsid w:val="001F5170"/>
    <w:rsid w:val="0020396F"/>
    <w:rsid w:val="00203D00"/>
    <w:rsid w:val="00204F0F"/>
    <w:rsid w:val="002213A2"/>
    <w:rsid w:val="00224DD5"/>
    <w:rsid w:val="002265F6"/>
    <w:rsid w:val="00231125"/>
    <w:rsid w:val="00233E9C"/>
    <w:rsid w:val="00242AE6"/>
    <w:rsid w:val="00252E9F"/>
    <w:rsid w:val="00256346"/>
    <w:rsid w:val="00256390"/>
    <w:rsid w:val="002615AD"/>
    <w:rsid w:val="002616AB"/>
    <w:rsid w:val="0027271B"/>
    <w:rsid w:val="00274D23"/>
    <w:rsid w:val="00275146"/>
    <w:rsid w:val="00275BAE"/>
    <w:rsid w:val="00275D2B"/>
    <w:rsid w:val="00277E86"/>
    <w:rsid w:val="00277FAB"/>
    <w:rsid w:val="0028234D"/>
    <w:rsid w:val="002823D6"/>
    <w:rsid w:val="00284F6A"/>
    <w:rsid w:val="00284F85"/>
    <w:rsid w:val="002858C6"/>
    <w:rsid w:val="00290CC3"/>
    <w:rsid w:val="00291F62"/>
    <w:rsid w:val="0029276C"/>
    <w:rsid w:val="002A0D2E"/>
    <w:rsid w:val="002A1D7F"/>
    <w:rsid w:val="002A3A3E"/>
    <w:rsid w:val="002A3D64"/>
    <w:rsid w:val="002A473F"/>
    <w:rsid w:val="002B01DE"/>
    <w:rsid w:val="002B2DA8"/>
    <w:rsid w:val="002B4F9B"/>
    <w:rsid w:val="002C164F"/>
    <w:rsid w:val="002C47EE"/>
    <w:rsid w:val="002C4868"/>
    <w:rsid w:val="002D1224"/>
    <w:rsid w:val="002D247B"/>
    <w:rsid w:val="002D7A9A"/>
    <w:rsid w:val="002D7E57"/>
    <w:rsid w:val="002E4A30"/>
    <w:rsid w:val="002E6C84"/>
    <w:rsid w:val="002E79A2"/>
    <w:rsid w:val="002F0E80"/>
    <w:rsid w:val="002F61E6"/>
    <w:rsid w:val="002F6415"/>
    <w:rsid w:val="002F74BC"/>
    <w:rsid w:val="00300172"/>
    <w:rsid w:val="00300E75"/>
    <w:rsid w:val="0030219D"/>
    <w:rsid w:val="00305FA0"/>
    <w:rsid w:val="00313517"/>
    <w:rsid w:val="003176B5"/>
    <w:rsid w:val="003178BA"/>
    <w:rsid w:val="003203F2"/>
    <w:rsid w:val="00327924"/>
    <w:rsid w:val="0033382F"/>
    <w:rsid w:val="00334AE3"/>
    <w:rsid w:val="003351A9"/>
    <w:rsid w:val="00336317"/>
    <w:rsid w:val="003403DF"/>
    <w:rsid w:val="0034132E"/>
    <w:rsid w:val="003433ED"/>
    <w:rsid w:val="003442BC"/>
    <w:rsid w:val="003445C6"/>
    <w:rsid w:val="00350E88"/>
    <w:rsid w:val="00357041"/>
    <w:rsid w:val="003670E3"/>
    <w:rsid w:val="00373650"/>
    <w:rsid w:val="00380EFA"/>
    <w:rsid w:val="00382AB0"/>
    <w:rsid w:val="0038406C"/>
    <w:rsid w:val="003854B2"/>
    <w:rsid w:val="003871B8"/>
    <w:rsid w:val="00391B19"/>
    <w:rsid w:val="003926E9"/>
    <w:rsid w:val="00394444"/>
    <w:rsid w:val="00394753"/>
    <w:rsid w:val="003964AB"/>
    <w:rsid w:val="003A06D2"/>
    <w:rsid w:val="003B1B7A"/>
    <w:rsid w:val="003C42E7"/>
    <w:rsid w:val="003E0740"/>
    <w:rsid w:val="003E470E"/>
    <w:rsid w:val="003F2680"/>
    <w:rsid w:val="003F74E3"/>
    <w:rsid w:val="00403A8A"/>
    <w:rsid w:val="004076AA"/>
    <w:rsid w:val="00410831"/>
    <w:rsid w:val="0041505A"/>
    <w:rsid w:val="00422EB1"/>
    <w:rsid w:val="00441841"/>
    <w:rsid w:val="00445A96"/>
    <w:rsid w:val="0045470E"/>
    <w:rsid w:val="00460F8E"/>
    <w:rsid w:val="00462EC9"/>
    <w:rsid w:val="004641DE"/>
    <w:rsid w:val="0046531C"/>
    <w:rsid w:val="00470287"/>
    <w:rsid w:val="00473175"/>
    <w:rsid w:val="00474B4B"/>
    <w:rsid w:val="00475CDD"/>
    <w:rsid w:val="00475F30"/>
    <w:rsid w:val="0047600A"/>
    <w:rsid w:val="004808BF"/>
    <w:rsid w:val="00487455"/>
    <w:rsid w:val="004914EF"/>
    <w:rsid w:val="00493AEA"/>
    <w:rsid w:val="00494946"/>
    <w:rsid w:val="004A597A"/>
    <w:rsid w:val="004B1AD0"/>
    <w:rsid w:val="004B1ADA"/>
    <w:rsid w:val="004B5931"/>
    <w:rsid w:val="004B71C6"/>
    <w:rsid w:val="004C0D26"/>
    <w:rsid w:val="004C4407"/>
    <w:rsid w:val="004C4E31"/>
    <w:rsid w:val="004D1FD4"/>
    <w:rsid w:val="004D2775"/>
    <w:rsid w:val="004E36A3"/>
    <w:rsid w:val="004E44CF"/>
    <w:rsid w:val="004F535B"/>
    <w:rsid w:val="004F767A"/>
    <w:rsid w:val="00501168"/>
    <w:rsid w:val="00503CE2"/>
    <w:rsid w:val="00511E13"/>
    <w:rsid w:val="00511E6B"/>
    <w:rsid w:val="005136CC"/>
    <w:rsid w:val="005144DC"/>
    <w:rsid w:val="00516B3C"/>
    <w:rsid w:val="00516CD1"/>
    <w:rsid w:val="00517984"/>
    <w:rsid w:val="00520F92"/>
    <w:rsid w:val="005255CA"/>
    <w:rsid w:val="00543F95"/>
    <w:rsid w:val="00544463"/>
    <w:rsid w:val="00547A49"/>
    <w:rsid w:val="00561437"/>
    <w:rsid w:val="00570E13"/>
    <w:rsid w:val="005714D3"/>
    <w:rsid w:val="00573EB0"/>
    <w:rsid w:val="00575B5A"/>
    <w:rsid w:val="00583FDF"/>
    <w:rsid w:val="00587A16"/>
    <w:rsid w:val="00587DC1"/>
    <w:rsid w:val="005935E8"/>
    <w:rsid w:val="0059435B"/>
    <w:rsid w:val="005A0ED0"/>
    <w:rsid w:val="005A2D58"/>
    <w:rsid w:val="005B275E"/>
    <w:rsid w:val="005B2D09"/>
    <w:rsid w:val="005B328D"/>
    <w:rsid w:val="005C62EC"/>
    <w:rsid w:val="005D22F7"/>
    <w:rsid w:val="005D7010"/>
    <w:rsid w:val="005F79CC"/>
    <w:rsid w:val="006034E4"/>
    <w:rsid w:val="00604B78"/>
    <w:rsid w:val="00605764"/>
    <w:rsid w:val="00607A53"/>
    <w:rsid w:val="00611A31"/>
    <w:rsid w:val="00623180"/>
    <w:rsid w:val="00626141"/>
    <w:rsid w:val="006306A2"/>
    <w:rsid w:val="00630794"/>
    <w:rsid w:val="006308AA"/>
    <w:rsid w:val="006308C2"/>
    <w:rsid w:val="00635F27"/>
    <w:rsid w:val="0064643B"/>
    <w:rsid w:val="006473FB"/>
    <w:rsid w:val="00650043"/>
    <w:rsid w:val="00650D23"/>
    <w:rsid w:val="006621B5"/>
    <w:rsid w:val="00665359"/>
    <w:rsid w:val="00667073"/>
    <w:rsid w:val="00674DA9"/>
    <w:rsid w:val="0068266D"/>
    <w:rsid w:val="0069286C"/>
    <w:rsid w:val="00696892"/>
    <w:rsid w:val="006A3F07"/>
    <w:rsid w:val="006A47EC"/>
    <w:rsid w:val="006B25F7"/>
    <w:rsid w:val="006B5D6D"/>
    <w:rsid w:val="006C2B54"/>
    <w:rsid w:val="006C301E"/>
    <w:rsid w:val="006C4D84"/>
    <w:rsid w:val="006D3C3B"/>
    <w:rsid w:val="006D4DAE"/>
    <w:rsid w:val="006D5146"/>
    <w:rsid w:val="006E5C32"/>
    <w:rsid w:val="006E7188"/>
    <w:rsid w:val="006F2AD2"/>
    <w:rsid w:val="006F4E47"/>
    <w:rsid w:val="006F64D0"/>
    <w:rsid w:val="007019C7"/>
    <w:rsid w:val="00706030"/>
    <w:rsid w:val="00707C49"/>
    <w:rsid w:val="007124E6"/>
    <w:rsid w:val="00720848"/>
    <w:rsid w:val="00742A54"/>
    <w:rsid w:val="00744F07"/>
    <w:rsid w:val="00746A81"/>
    <w:rsid w:val="00760195"/>
    <w:rsid w:val="00763107"/>
    <w:rsid w:val="00771039"/>
    <w:rsid w:val="00775096"/>
    <w:rsid w:val="007779D7"/>
    <w:rsid w:val="0078509D"/>
    <w:rsid w:val="00787169"/>
    <w:rsid w:val="00794998"/>
    <w:rsid w:val="007976D3"/>
    <w:rsid w:val="007A25DD"/>
    <w:rsid w:val="007B04B1"/>
    <w:rsid w:val="007B0FE0"/>
    <w:rsid w:val="007B28E9"/>
    <w:rsid w:val="007E0C8B"/>
    <w:rsid w:val="007E1264"/>
    <w:rsid w:val="007F227B"/>
    <w:rsid w:val="007F3A99"/>
    <w:rsid w:val="007F4A22"/>
    <w:rsid w:val="007F4B2E"/>
    <w:rsid w:val="00803A65"/>
    <w:rsid w:val="008112B6"/>
    <w:rsid w:val="00812218"/>
    <w:rsid w:val="008125C8"/>
    <w:rsid w:val="00813BD6"/>
    <w:rsid w:val="00814D86"/>
    <w:rsid w:val="00817CC6"/>
    <w:rsid w:val="00820117"/>
    <w:rsid w:val="00820A61"/>
    <w:rsid w:val="008219BE"/>
    <w:rsid w:val="00822B09"/>
    <w:rsid w:val="00823C62"/>
    <w:rsid w:val="008312BD"/>
    <w:rsid w:val="00831B29"/>
    <w:rsid w:val="0083300E"/>
    <w:rsid w:val="00836104"/>
    <w:rsid w:val="008363F2"/>
    <w:rsid w:val="00836D78"/>
    <w:rsid w:val="00836E33"/>
    <w:rsid w:val="008376F2"/>
    <w:rsid w:val="00840436"/>
    <w:rsid w:val="008419AE"/>
    <w:rsid w:val="00844BC2"/>
    <w:rsid w:val="00846F8C"/>
    <w:rsid w:val="00852801"/>
    <w:rsid w:val="008535FF"/>
    <w:rsid w:val="00857042"/>
    <w:rsid w:val="00866215"/>
    <w:rsid w:val="0087012E"/>
    <w:rsid w:val="00877EC3"/>
    <w:rsid w:val="008807AA"/>
    <w:rsid w:val="00895435"/>
    <w:rsid w:val="008955E2"/>
    <w:rsid w:val="008A0376"/>
    <w:rsid w:val="008A30D9"/>
    <w:rsid w:val="008A4EC5"/>
    <w:rsid w:val="008B1AE2"/>
    <w:rsid w:val="008B2166"/>
    <w:rsid w:val="008B2484"/>
    <w:rsid w:val="008B2EC8"/>
    <w:rsid w:val="008B2FDA"/>
    <w:rsid w:val="008B619E"/>
    <w:rsid w:val="008C0DAC"/>
    <w:rsid w:val="008D1F57"/>
    <w:rsid w:val="008D23DD"/>
    <w:rsid w:val="008D45B0"/>
    <w:rsid w:val="008D4B69"/>
    <w:rsid w:val="008D5469"/>
    <w:rsid w:val="008E55B8"/>
    <w:rsid w:val="008E6367"/>
    <w:rsid w:val="008E69B2"/>
    <w:rsid w:val="008F7D57"/>
    <w:rsid w:val="009021F0"/>
    <w:rsid w:val="009140C5"/>
    <w:rsid w:val="00915780"/>
    <w:rsid w:val="009262C3"/>
    <w:rsid w:val="00926851"/>
    <w:rsid w:val="009330DA"/>
    <w:rsid w:val="0093454B"/>
    <w:rsid w:val="0093504A"/>
    <w:rsid w:val="00941C69"/>
    <w:rsid w:val="009437A6"/>
    <w:rsid w:val="0094445B"/>
    <w:rsid w:val="009510CF"/>
    <w:rsid w:val="00951C56"/>
    <w:rsid w:val="00956F39"/>
    <w:rsid w:val="0096152F"/>
    <w:rsid w:val="00962CE8"/>
    <w:rsid w:val="00965AFF"/>
    <w:rsid w:val="009711B4"/>
    <w:rsid w:val="009763DC"/>
    <w:rsid w:val="0098300B"/>
    <w:rsid w:val="009868EA"/>
    <w:rsid w:val="00986BA9"/>
    <w:rsid w:val="0099245B"/>
    <w:rsid w:val="00992DFD"/>
    <w:rsid w:val="00995207"/>
    <w:rsid w:val="009A3AD0"/>
    <w:rsid w:val="009B1E11"/>
    <w:rsid w:val="009B29DD"/>
    <w:rsid w:val="009B2FA4"/>
    <w:rsid w:val="009B36D4"/>
    <w:rsid w:val="009B7DC9"/>
    <w:rsid w:val="009C160F"/>
    <w:rsid w:val="009C1F9F"/>
    <w:rsid w:val="009C25C8"/>
    <w:rsid w:val="009C3896"/>
    <w:rsid w:val="009C4B6C"/>
    <w:rsid w:val="009D1C5E"/>
    <w:rsid w:val="009D417B"/>
    <w:rsid w:val="009D7B43"/>
    <w:rsid w:val="009E5AE7"/>
    <w:rsid w:val="009E619A"/>
    <w:rsid w:val="009E7440"/>
    <w:rsid w:val="009E7AC7"/>
    <w:rsid w:val="009F16B8"/>
    <w:rsid w:val="009F3037"/>
    <w:rsid w:val="009F57A5"/>
    <w:rsid w:val="00A02CE9"/>
    <w:rsid w:val="00A02F25"/>
    <w:rsid w:val="00A121EC"/>
    <w:rsid w:val="00A12797"/>
    <w:rsid w:val="00A133BE"/>
    <w:rsid w:val="00A1787A"/>
    <w:rsid w:val="00A17DC4"/>
    <w:rsid w:val="00A20CEF"/>
    <w:rsid w:val="00A248DF"/>
    <w:rsid w:val="00A31D93"/>
    <w:rsid w:val="00A33812"/>
    <w:rsid w:val="00A34F56"/>
    <w:rsid w:val="00A41D40"/>
    <w:rsid w:val="00A44414"/>
    <w:rsid w:val="00A526EA"/>
    <w:rsid w:val="00A53396"/>
    <w:rsid w:val="00A53682"/>
    <w:rsid w:val="00A53BAC"/>
    <w:rsid w:val="00A55552"/>
    <w:rsid w:val="00A56D64"/>
    <w:rsid w:val="00A62489"/>
    <w:rsid w:val="00A70664"/>
    <w:rsid w:val="00A72A9F"/>
    <w:rsid w:val="00A73419"/>
    <w:rsid w:val="00A737E1"/>
    <w:rsid w:val="00A748E3"/>
    <w:rsid w:val="00A750B2"/>
    <w:rsid w:val="00A7663D"/>
    <w:rsid w:val="00A768C6"/>
    <w:rsid w:val="00A8408D"/>
    <w:rsid w:val="00A84246"/>
    <w:rsid w:val="00A8741F"/>
    <w:rsid w:val="00A87910"/>
    <w:rsid w:val="00A91A03"/>
    <w:rsid w:val="00AA163C"/>
    <w:rsid w:val="00AA23A0"/>
    <w:rsid w:val="00AA269F"/>
    <w:rsid w:val="00AA4922"/>
    <w:rsid w:val="00AA68E9"/>
    <w:rsid w:val="00AB0695"/>
    <w:rsid w:val="00AB551D"/>
    <w:rsid w:val="00AB5AF6"/>
    <w:rsid w:val="00AB7C58"/>
    <w:rsid w:val="00AB7C97"/>
    <w:rsid w:val="00AC3298"/>
    <w:rsid w:val="00AC558E"/>
    <w:rsid w:val="00AC787D"/>
    <w:rsid w:val="00AD2AB5"/>
    <w:rsid w:val="00AE48B1"/>
    <w:rsid w:val="00AE6D25"/>
    <w:rsid w:val="00AF08A2"/>
    <w:rsid w:val="00AF1332"/>
    <w:rsid w:val="00AF2CF4"/>
    <w:rsid w:val="00AF7EF2"/>
    <w:rsid w:val="00B01CBB"/>
    <w:rsid w:val="00B04A0F"/>
    <w:rsid w:val="00B134EB"/>
    <w:rsid w:val="00B230A4"/>
    <w:rsid w:val="00B2743D"/>
    <w:rsid w:val="00B27729"/>
    <w:rsid w:val="00B34645"/>
    <w:rsid w:val="00B34F11"/>
    <w:rsid w:val="00B366D1"/>
    <w:rsid w:val="00B424A5"/>
    <w:rsid w:val="00B44C36"/>
    <w:rsid w:val="00B4579D"/>
    <w:rsid w:val="00B50554"/>
    <w:rsid w:val="00B51D0D"/>
    <w:rsid w:val="00B548A0"/>
    <w:rsid w:val="00B560CE"/>
    <w:rsid w:val="00B56912"/>
    <w:rsid w:val="00B617A7"/>
    <w:rsid w:val="00B70DFF"/>
    <w:rsid w:val="00B71DA6"/>
    <w:rsid w:val="00B77685"/>
    <w:rsid w:val="00B778B5"/>
    <w:rsid w:val="00B86864"/>
    <w:rsid w:val="00B90A7A"/>
    <w:rsid w:val="00B92E4F"/>
    <w:rsid w:val="00B93167"/>
    <w:rsid w:val="00B94404"/>
    <w:rsid w:val="00B949A3"/>
    <w:rsid w:val="00B96458"/>
    <w:rsid w:val="00BB196B"/>
    <w:rsid w:val="00BB68C3"/>
    <w:rsid w:val="00BC2F51"/>
    <w:rsid w:val="00BC43CC"/>
    <w:rsid w:val="00BC7068"/>
    <w:rsid w:val="00BD0F64"/>
    <w:rsid w:val="00BD1977"/>
    <w:rsid w:val="00BD3EC9"/>
    <w:rsid w:val="00BE1656"/>
    <w:rsid w:val="00BE171E"/>
    <w:rsid w:val="00BE7152"/>
    <w:rsid w:val="00BF0286"/>
    <w:rsid w:val="00BF02CD"/>
    <w:rsid w:val="00BF1AE9"/>
    <w:rsid w:val="00BF5B8A"/>
    <w:rsid w:val="00BF5BB7"/>
    <w:rsid w:val="00BF7F96"/>
    <w:rsid w:val="00C06F49"/>
    <w:rsid w:val="00C1073F"/>
    <w:rsid w:val="00C14A98"/>
    <w:rsid w:val="00C177BB"/>
    <w:rsid w:val="00C208BD"/>
    <w:rsid w:val="00C23B01"/>
    <w:rsid w:val="00C23D81"/>
    <w:rsid w:val="00C25905"/>
    <w:rsid w:val="00C25B70"/>
    <w:rsid w:val="00C27F94"/>
    <w:rsid w:val="00C32E45"/>
    <w:rsid w:val="00C34834"/>
    <w:rsid w:val="00C35A0E"/>
    <w:rsid w:val="00C3654E"/>
    <w:rsid w:val="00C42C2C"/>
    <w:rsid w:val="00C46366"/>
    <w:rsid w:val="00C469A7"/>
    <w:rsid w:val="00C51D6C"/>
    <w:rsid w:val="00C6169F"/>
    <w:rsid w:val="00C63ABA"/>
    <w:rsid w:val="00C711C7"/>
    <w:rsid w:val="00C7230A"/>
    <w:rsid w:val="00C72483"/>
    <w:rsid w:val="00C81024"/>
    <w:rsid w:val="00C8425B"/>
    <w:rsid w:val="00C9494C"/>
    <w:rsid w:val="00C94C9D"/>
    <w:rsid w:val="00C97E87"/>
    <w:rsid w:val="00CA0F31"/>
    <w:rsid w:val="00CA2654"/>
    <w:rsid w:val="00CA2D81"/>
    <w:rsid w:val="00CA5BD8"/>
    <w:rsid w:val="00CA63FC"/>
    <w:rsid w:val="00CB0B15"/>
    <w:rsid w:val="00CB2AB3"/>
    <w:rsid w:val="00CB47DA"/>
    <w:rsid w:val="00CC04AA"/>
    <w:rsid w:val="00CC30E0"/>
    <w:rsid w:val="00CC4623"/>
    <w:rsid w:val="00CC5002"/>
    <w:rsid w:val="00CC5AB8"/>
    <w:rsid w:val="00CD1B54"/>
    <w:rsid w:val="00CD245C"/>
    <w:rsid w:val="00CD2D3A"/>
    <w:rsid w:val="00CD4000"/>
    <w:rsid w:val="00CD4C48"/>
    <w:rsid w:val="00CE1292"/>
    <w:rsid w:val="00CE50C7"/>
    <w:rsid w:val="00CF521E"/>
    <w:rsid w:val="00D00768"/>
    <w:rsid w:val="00D0158E"/>
    <w:rsid w:val="00D02DA5"/>
    <w:rsid w:val="00D14777"/>
    <w:rsid w:val="00D163EA"/>
    <w:rsid w:val="00D1743D"/>
    <w:rsid w:val="00D21BA0"/>
    <w:rsid w:val="00D2311B"/>
    <w:rsid w:val="00D271B4"/>
    <w:rsid w:val="00D35113"/>
    <w:rsid w:val="00D35971"/>
    <w:rsid w:val="00D43652"/>
    <w:rsid w:val="00D52C8B"/>
    <w:rsid w:val="00D56219"/>
    <w:rsid w:val="00D56D34"/>
    <w:rsid w:val="00D724E5"/>
    <w:rsid w:val="00D73918"/>
    <w:rsid w:val="00D75146"/>
    <w:rsid w:val="00D753C2"/>
    <w:rsid w:val="00D80213"/>
    <w:rsid w:val="00D80378"/>
    <w:rsid w:val="00D94027"/>
    <w:rsid w:val="00D9564D"/>
    <w:rsid w:val="00DA026C"/>
    <w:rsid w:val="00DA4A92"/>
    <w:rsid w:val="00DA4CC4"/>
    <w:rsid w:val="00DA748C"/>
    <w:rsid w:val="00DB0FAC"/>
    <w:rsid w:val="00DB21F5"/>
    <w:rsid w:val="00DB2302"/>
    <w:rsid w:val="00DB42FF"/>
    <w:rsid w:val="00DB54E6"/>
    <w:rsid w:val="00DB69CC"/>
    <w:rsid w:val="00DC3395"/>
    <w:rsid w:val="00DC6872"/>
    <w:rsid w:val="00DD1B59"/>
    <w:rsid w:val="00DD2C13"/>
    <w:rsid w:val="00DD787F"/>
    <w:rsid w:val="00DE5163"/>
    <w:rsid w:val="00DF0190"/>
    <w:rsid w:val="00DF2D36"/>
    <w:rsid w:val="00DF3FD6"/>
    <w:rsid w:val="00E0053A"/>
    <w:rsid w:val="00E03B77"/>
    <w:rsid w:val="00E047A0"/>
    <w:rsid w:val="00E0694B"/>
    <w:rsid w:val="00E10F78"/>
    <w:rsid w:val="00E1319B"/>
    <w:rsid w:val="00E13A8B"/>
    <w:rsid w:val="00E2143B"/>
    <w:rsid w:val="00E23DE5"/>
    <w:rsid w:val="00E245C8"/>
    <w:rsid w:val="00E257C3"/>
    <w:rsid w:val="00E2754E"/>
    <w:rsid w:val="00E30C3C"/>
    <w:rsid w:val="00E31FDB"/>
    <w:rsid w:val="00E33FE3"/>
    <w:rsid w:val="00E351A6"/>
    <w:rsid w:val="00E462B7"/>
    <w:rsid w:val="00E541E2"/>
    <w:rsid w:val="00E552ED"/>
    <w:rsid w:val="00E56BC3"/>
    <w:rsid w:val="00E57845"/>
    <w:rsid w:val="00E627B9"/>
    <w:rsid w:val="00E63948"/>
    <w:rsid w:val="00E72C88"/>
    <w:rsid w:val="00E966A9"/>
    <w:rsid w:val="00EA0922"/>
    <w:rsid w:val="00EA1FC5"/>
    <w:rsid w:val="00EA58B9"/>
    <w:rsid w:val="00EA7A6A"/>
    <w:rsid w:val="00EB4350"/>
    <w:rsid w:val="00EB472B"/>
    <w:rsid w:val="00EB6A92"/>
    <w:rsid w:val="00EC71A3"/>
    <w:rsid w:val="00ED4D96"/>
    <w:rsid w:val="00EE12E2"/>
    <w:rsid w:val="00EE2CFB"/>
    <w:rsid w:val="00EE4ED1"/>
    <w:rsid w:val="00EE7D33"/>
    <w:rsid w:val="00EF669C"/>
    <w:rsid w:val="00F00D31"/>
    <w:rsid w:val="00F03B18"/>
    <w:rsid w:val="00F06D90"/>
    <w:rsid w:val="00F07090"/>
    <w:rsid w:val="00F111D8"/>
    <w:rsid w:val="00F12666"/>
    <w:rsid w:val="00F136AB"/>
    <w:rsid w:val="00F22885"/>
    <w:rsid w:val="00F2596E"/>
    <w:rsid w:val="00F31F4F"/>
    <w:rsid w:val="00F34D67"/>
    <w:rsid w:val="00F37ED4"/>
    <w:rsid w:val="00F40F50"/>
    <w:rsid w:val="00F45567"/>
    <w:rsid w:val="00F53193"/>
    <w:rsid w:val="00F57F0B"/>
    <w:rsid w:val="00F63080"/>
    <w:rsid w:val="00F65D8F"/>
    <w:rsid w:val="00F66D4B"/>
    <w:rsid w:val="00F716AE"/>
    <w:rsid w:val="00F74429"/>
    <w:rsid w:val="00F84EA5"/>
    <w:rsid w:val="00F944DC"/>
    <w:rsid w:val="00F9557A"/>
    <w:rsid w:val="00FA1356"/>
    <w:rsid w:val="00FB26FF"/>
    <w:rsid w:val="00FC232B"/>
    <w:rsid w:val="00FE5AD2"/>
    <w:rsid w:val="00FE6861"/>
    <w:rsid w:val="00FF0349"/>
    <w:rsid w:val="00FF3857"/>
    <w:rsid w:val="00FF5F70"/>
  </w:rsids>
  <m:mathPr>
    <m:mathFont m:val="Cambria Math"/>
    <m:brkBin m:val="before"/>
    <m:brkBinSub m:val="--"/>
    <m:smallFrac m:val="0"/>
    <m:dispDef/>
    <m:lMargin m:val="0"/>
    <m:rMargin m:val="0"/>
    <m:defJc m:val="left"/>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0AEF8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 w:type="paragraph" w:styleId="NormalWeb">
    <w:name w:val="Normal (Web)"/>
    <w:basedOn w:val="Normal"/>
    <w:uiPriority w:val="99"/>
    <w:semiHidden/>
    <w:unhideWhenUsed/>
    <w:rsid w:val="000F1F6C"/>
    <w:pPr>
      <w:spacing w:before="100" w:beforeAutospacing="1" w:after="100" w:afterAutospacing="1" w:line="240" w:lineRule="auto"/>
    </w:pPr>
    <w:rPr>
      <w:rFonts w:ascii="Times" w:eastAsiaTheme="minorEastAsia" w:hAnsi="Times" w:cs="Times New Roman"/>
      <w:sz w:val="20"/>
      <w:szCs w:val="20"/>
      <w:lang w:val="en-US"/>
    </w:rPr>
  </w:style>
  <w:style w:type="character" w:styleId="Hyperlink">
    <w:name w:val="Hyperlink"/>
    <w:basedOn w:val="DefaultParagraphFont"/>
    <w:uiPriority w:val="99"/>
    <w:semiHidden/>
    <w:unhideWhenUsed/>
    <w:rsid w:val="00F03B18"/>
    <w:rPr>
      <w:color w:val="0000FF"/>
      <w:u w:val="single"/>
    </w:rPr>
  </w:style>
  <w:style w:type="character" w:styleId="LineNumber">
    <w:name w:val="line number"/>
    <w:basedOn w:val="DefaultParagraphFont"/>
    <w:uiPriority w:val="99"/>
    <w:semiHidden/>
    <w:unhideWhenUsed/>
    <w:rsid w:val="009F57A5"/>
  </w:style>
  <w:style w:type="paragraph" w:styleId="Header">
    <w:name w:val="header"/>
    <w:basedOn w:val="Normal"/>
    <w:link w:val="HeaderChar"/>
    <w:uiPriority w:val="99"/>
    <w:unhideWhenUsed/>
    <w:rsid w:val="00C32E45"/>
    <w:pPr>
      <w:tabs>
        <w:tab w:val="center" w:pos="4320"/>
        <w:tab w:val="right" w:pos="8640"/>
      </w:tabs>
      <w:spacing w:after="0" w:line="240" w:lineRule="auto"/>
    </w:pPr>
  </w:style>
  <w:style w:type="character" w:customStyle="1" w:styleId="HeaderChar">
    <w:name w:val="Header Char"/>
    <w:basedOn w:val="DefaultParagraphFont"/>
    <w:link w:val="Header"/>
    <w:uiPriority w:val="99"/>
    <w:rsid w:val="00C32E45"/>
  </w:style>
  <w:style w:type="paragraph" w:styleId="Footer">
    <w:name w:val="footer"/>
    <w:basedOn w:val="Normal"/>
    <w:link w:val="FooterChar"/>
    <w:uiPriority w:val="99"/>
    <w:unhideWhenUsed/>
    <w:rsid w:val="00C32E45"/>
    <w:pPr>
      <w:tabs>
        <w:tab w:val="center" w:pos="4320"/>
        <w:tab w:val="right" w:pos="8640"/>
      </w:tabs>
      <w:spacing w:after="0" w:line="240" w:lineRule="auto"/>
    </w:pPr>
  </w:style>
  <w:style w:type="character" w:customStyle="1" w:styleId="FooterChar">
    <w:name w:val="Footer Char"/>
    <w:basedOn w:val="DefaultParagraphFont"/>
    <w:link w:val="Footer"/>
    <w:uiPriority w:val="99"/>
    <w:rsid w:val="00C32E45"/>
  </w:style>
  <w:style w:type="paragraph" w:styleId="Bibliography">
    <w:name w:val="Bibliography"/>
    <w:basedOn w:val="Normal"/>
    <w:next w:val="Normal"/>
    <w:uiPriority w:val="37"/>
    <w:unhideWhenUsed/>
    <w:rsid w:val="00C42C2C"/>
    <w:pPr>
      <w:spacing w:after="24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5199456">
      <w:bodyDiv w:val="1"/>
      <w:marLeft w:val="0"/>
      <w:marRight w:val="0"/>
      <w:marTop w:val="0"/>
      <w:marBottom w:val="0"/>
      <w:divBdr>
        <w:top w:val="none" w:sz="0" w:space="0" w:color="auto"/>
        <w:left w:val="none" w:sz="0" w:space="0" w:color="auto"/>
        <w:bottom w:val="none" w:sz="0" w:space="0" w:color="auto"/>
        <w:right w:val="none" w:sz="0" w:space="0" w:color="auto"/>
      </w:divBdr>
    </w:div>
    <w:div w:id="466778162">
      <w:bodyDiv w:val="1"/>
      <w:marLeft w:val="0"/>
      <w:marRight w:val="0"/>
      <w:marTop w:val="0"/>
      <w:marBottom w:val="0"/>
      <w:divBdr>
        <w:top w:val="none" w:sz="0" w:space="0" w:color="auto"/>
        <w:left w:val="none" w:sz="0" w:space="0" w:color="auto"/>
        <w:bottom w:val="none" w:sz="0" w:space="0" w:color="auto"/>
        <w:right w:val="none" w:sz="0" w:space="0" w:color="auto"/>
      </w:divBdr>
    </w:div>
    <w:div w:id="1183586982">
      <w:bodyDiv w:val="1"/>
      <w:marLeft w:val="0"/>
      <w:marRight w:val="0"/>
      <w:marTop w:val="0"/>
      <w:marBottom w:val="0"/>
      <w:divBdr>
        <w:top w:val="none" w:sz="0" w:space="0" w:color="auto"/>
        <w:left w:val="none" w:sz="0" w:space="0" w:color="auto"/>
        <w:bottom w:val="none" w:sz="0" w:space="0" w:color="auto"/>
        <w:right w:val="none" w:sz="0" w:space="0" w:color="auto"/>
      </w:divBdr>
      <w:divsChild>
        <w:div w:id="629094651">
          <w:marLeft w:val="0"/>
          <w:marRight w:val="0"/>
          <w:marTop w:val="0"/>
          <w:marBottom w:val="0"/>
          <w:divBdr>
            <w:top w:val="none" w:sz="0" w:space="0" w:color="auto"/>
            <w:left w:val="none" w:sz="0" w:space="0" w:color="auto"/>
            <w:bottom w:val="none" w:sz="0" w:space="0" w:color="auto"/>
            <w:right w:val="none" w:sz="0" w:space="0" w:color="auto"/>
          </w:divBdr>
        </w:div>
        <w:div w:id="1767388103">
          <w:marLeft w:val="0"/>
          <w:marRight w:val="0"/>
          <w:marTop w:val="0"/>
          <w:marBottom w:val="315"/>
          <w:divBdr>
            <w:top w:val="single" w:sz="6" w:space="0" w:color="D7D7D7"/>
            <w:left w:val="none" w:sz="0" w:space="0" w:color="auto"/>
            <w:bottom w:val="single" w:sz="6" w:space="0" w:color="D7D7D7"/>
            <w:right w:val="none" w:sz="0" w:space="0" w:color="auto"/>
          </w:divBdr>
          <w:divsChild>
            <w:div w:id="41249856">
              <w:marLeft w:val="0"/>
              <w:marRight w:val="0"/>
              <w:marTop w:val="0"/>
              <w:marBottom w:val="0"/>
              <w:divBdr>
                <w:top w:val="none" w:sz="0" w:space="0" w:color="auto"/>
                <w:left w:val="none" w:sz="0" w:space="0" w:color="auto"/>
                <w:bottom w:val="none" w:sz="0" w:space="0" w:color="auto"/>
                <w:right w:val="none" w:sz="0" w:space="0" w:color="auto"/>
              </w:divBdr>
            </w:div>
            <w:div w:id="1460487962">
              <w:marLeft w:val="0"/>
              <w:marRight w:val="0"/>
              <w:marTop w:val="0"/>
              <w:marBottom w:val="0"/>
              <w:divBdr>
                <w:top w:val="none" w:sz="0" w:space="0" w:color="auto"/>
                <w:left w:val="none" w:sz="0" w:space="0" w:color="auto"/>
                <w:bottom w:val="none" w:sz="0" w:space="0" w:color="auto"/>
                <w:right w:val="none" w:sz="0" w:space="0" w:color="auto"/>
              </w:divBdr>
            </w:div>
            <w:div w:id="1531913018">
              <w:marLeft w:val="0"/>
              <w:marRight w:val="0"/>
              <w:marTop w:val="0"/>
              <w:marBottom w:val="0"/>
              <w:divBdr>
                <w:top w:val="none" w:sz="0" w:space="0" w:color="auto"/>
                <w:left w:val="none" w:sz="0" w:space="0" w:color="auto"/>
                <w:bottom w:val="none" w:sz="0" w:space="0" w:color="auto"/>
                <w:right w:val="none" w:sz="0" w:space="0" w:color="auto"/>
              </w:divBdr>
            </w:div>
          </w:divsChild>
        </w:div>
        <w:div w:id="21193253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325594-F57C-4FC4-A4F3-0DAB89C12D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14</TotalTime>
  <Pages>19</Pages>
  <Words>12461</Words>
  <Characters>71033</Characters>
  <Application>Microsoft Office Word</Application>
  <DocSecurity>0</DocSecurity>
  <Lines>591</Lines>
  <Paragraphs>166</Paragraphs>
  <ScaleCrop>false</ScaleCrop>
  <HeadingPairs>
    <vt:vector size="2" baseType="variant">
      <vt:variant>
        <vt:lpstr>Title</vt:lpstr>
      </vt:variant>
      <vt:variant>
        <vt:i4>1</vt:i4>
      </vt:variant>
    </vt:vector>
  </HeadingPairs>
  <TitlesOfParts>
    <vt:vector size="1" baseType="lpstr">
      <vt:lpstr/>
    </vt:vector>
  </TitlesOfParts>
  <Company>The University of British Columbia</Company>
  <LinksUpToDate>false</LinksUpToDate>
  <CharactersWithSpaces>833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P Patron</dc:creator>
  <cp:keywords/>
  <dc:description/>
  <cp:lastModifiedBy>Ruth</cp:lastModifiedBy>
  <cp:revision>4</cp:revision>
  <cp:lastPrinted>2013-05-15T00:21:00Z</cp:lastPrinted>
  <dcterms:created xsi:type="dcterms:W3CDTF">2012-12-17T15:26:00Z</dcterms:created>
  <dcterms:modified xsi:type="dcterms:W3CDTF">2013-05-16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AmI93Z4L"/&gt;&lt;style id="http://www.zotero.org/styles/harvard-imperial-college-london" hasBibliography="1" bibliographyStyleHasBeenSet="1"/&gt;&lt;prefs&gt;&lt;pref name="fieldType" value="Field"/&gt;&lt;pref name="st</vt:lpwstr>
  </property>
  <property fmtid="{D5CDD505-2E9C-101B-9397-08002B2CF9AE}" pid="3" name="ZOTERO_PREF_2">
    <vt:lpwstr>oreReferences" value="true"/&gt;&lt;pref name="noteType" value="0"/&gt;&lt;pref name="automaticJournalAbbreviations" value="false"/&gt;&lt;/prefs&gt;&lt;/data&gt;</vt:lpwstr>
  </property>
</Properties>
</file>